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70A99F" w14:textId="77777777" w:rsidR="00311B6E" w:rsidRDefault="002B3EF7" w:rsidP="00B44C19">
      <w:pPr>
        <w:pStyle w:val="Title"/>
        <w:rPr>
          <w:b w:val="0"/>
          <w:sz w:val="28"/>
          <w:szCs w:val="28"/>
        </w:rPr>
      </w:pPr>
      <w:r w:rsidRPr="00247E3A">
        <w:rPr>
          <w:b w:val="0"/>
          <w:sz w:val="28"/>
          <w:szCs w:val="28"/>
        </w:rPr>
        <w:t>CHANGES OF FATTY ACID COMPOSITION IN S</w:t>
      </w:r>
      <w:r w:rsidRPr="00247E3A">
        <w:rPr>
          <w:b w:val="0"/>
          <w:color w:val="222222"/>
          <w:sz w:val="28"/>
          <w:szCs w:val="28"/>
        </w:rPr>
        <w:t>CLERACTINIAN CORAL</w:t>
      </w:r>
      <w:r w:rsidRPr="00247E3A">
        <w:rPr>
          <w:b w:val="0"/>
          <w:sz w:val="28"/>
          <w:szCs w:val="28"/>
        </w:rPr>
        <w:t xml:space="preserve">, </w:t>
      </w:r>
      <w:r w:rsidRPr="00247E3A">
        <w:rPr>
          <w:b w:val="0"/>
          <w:i/>
          <w:sz w:val="28"/>
          <w:szCs w:val="28"/>
        </w:rPr>
        <w:t>Galaxea fascicularis</w:t>
      </w:r>
      <w:r w:rsidRPr="00247E3A">
        <w:rPr>
          <w:b w:val="0"/>
          <w:sz w:val="28"/>
          <w:szCs w:val="28"/>
        </w:rPr>
        <w:t xml:space="preserve"> </w:t>
      </w:r>
      <w:r w:rsidRPr="00247E3A">
        <w:rPr>
          <w:b w:val="0"/>
          <w:color w:val="222222"/>
          <w:sz w:val="28"/>
          <w:szCs w:val="28"/>
        </w:rPr>
        <w:t>(LINNAEUS, 1767)</w:t>
      </w:r>
      <w:r w:rsidRPr="00247E3A">
        <w:rPr>
          <w:b w:val="0"/>
          <w:sz w:val="28"/>
          <w:szCs w:val="28"/>
        </w:rPr>
        <w:t xml:space="preserve"> </w:t>
      </w:r>
      <w:r w:rsidR="00FD0745">
        <w:rPr>
          <w:b w:val="0"/>
          <w:sz w:val="28"/>
          <w:szCs w:val="28"/>
        </w:rPr>
        <w:t xml:space="preserve">BY </w:t>
      </w:r>
      <w:r w:rsidR="00782586" w:rsidRPr="00247E3A">
        <w:rPr>
          <w:b w:val="0"/>
          <w:sz w:val="28"/>
          <w:szCs w:val="28"/>
        </w:rPr>
        <w:t>ACUTE</w:t>
      </w:r>
      <w:r w:rsidRPr="00247E3A">
        <w:rPr>
          <w:b w:val="0"/>
          <w:sz w:val="28"/>
          <w:szCs w:val="28"/>
        </w:rPr>
        <w:t xml:space="preserve"> EXPOSURE OF </w:t>
      </w:r>
    </w:p>
    <w:p w14:paraId="09EA03D1" w14:textId="56800C9C" w:rsidR="00B44C19" w:rsidRDefault="002B3EF7" w:rsidP="00B44C19">
      <w:pPr>
        <w:pStyle w:val="Title"/>
        <w:rPr>
          <w:b w:val="0"/>
          <w:sz w:val="28"/>
          <w:szCs w:val="28"/>
        </w:rPr>
      </w:pPr>
      <w:r w:rsidRPr="00247E3A">
        <w:rPr>
          <w:b w:val="0"/>
          <w:sz w:val="28"/>
          <w:szCs w:val="28"/>
        </w:rPr>
        <w:t>IRGAROL-1051</w:t>
      </w:r>
    </w:p>
    <w:p w14:paraId="755B2DED" w14:textId="77777777" w:rsidR="00B44C19" w:rsidRPr="00B44C19" w:rsidRDefault="00B44C19" w:rsidP="004B02C9">
      <w:pPr>
        <w:spacing w:after="0" w:line="240" w:lineRule="auto"/>
      </w:pPr>
    </w:p>
    <w:p w14:paraId="17CB1C14" w14:textId="41022E5A" w:rsidR="00B44C19" w:rsidRPr="001E5A6F" w:rsidRDefault="00311B6E" w:rsidP="00B44C19">
      <w:pPr>
        <w:spacing w:after="0" w:line="240" w:lineRule="auto"/>
        <w:jc w:val="center"/>
        <w:rPr>
          <w:sz w:val="24"/>
        </w:rPr>
      </w:pPr>
      <w:r>
        <w:rPr>
          <w:sz w:val="24"/>
        </w:rPr>
        <w:t>(</w:t>
      </w:r>
      <w:r w:rsidRPr="00311B6E">
        <w:rPr>
          <w:noProof/>
          <w:sz w:val="24"/>
          <w:lang w:val="ms-MY"/>
        </w:rPr>
        <w:t>Perubahan Komposisi Asid Lemak dalam Karang Scleractinia</w:t>
      </w:r>
      <w:r w:rsidR="00897F9F" w:rsidRPr="00311B6E">
        <w:rPr>
          <w:noProof/>
          <w:sz w:val="24"/>
          <w:lang w:val="ms-MY"/>
        </w:rPr>
        <w:t xml:space="preserve">, </w:t>
      </w:r>
      <w:r w:rsidR="00897F9F" w:rsidRPr="00311B6E">
        <w:rPr>
          <w:i/>
          <w:iCs/>
          <w:noProof/>
          <w:sz w:val="24"/>
          <w:lang w:val="ms-MY"/>
        </w:rPr>
        <w:t>Galaxea fascicularis</w:t>
      </w:r>
      <w:r w:rsidR="00897F9F" w:rsidRPr="00311B6E">
        <w:rPr>
          <w:noProof/>
          <w:sz w:val="24"/>
          <w:lang w:val="ms-MY"/>
        </w:rPr>
        <w:t xml:space="preserve"> (LINNAEUS, 1976) </w:t>
      </w:r>
      <w:r w:rsidRPr="00311B6E">
        <w:rPr>
          <w:noProof/>
          <w:sz w:val="24"/>
          <w:lang w:val="ms-MY"/>
        </w:rPr>
        <w:t>oleh Pededahan Akut Irgarol</w:t>
      </w:r>
      <w:r w:rsidR="00897F9F" w:rsidRPr="00311B6E">
        <w:rPr>
          <w:noProof/>
          <w:sz w:val="24"/>
          <w:lang w:val="ms-MY"/>
        </w:rPr>
        <w:t>-1051</w:t>
      </w:r>
      <w:r>
        <w:rPr>
          <w:sz w:val="24"/>
        </w:rPr>
        <w:t>)</w:t>
      </w:r>
    </w:p>
    <w:p w14:paraId="1C49F447" w14:textId="77777777" w:rsidR="00F952ED" w:rsidRPr="00F952ED" w:rsidRDefault="00F952ED" w:rsidP="004B02C9">
      <w:pPr>
        <w:spacing w:after="0"/>
      </w:pPr>
    </w:p>
    <w:p w14:paraId="012CA766" w14:textId="77777777" w:rsidR="00311B6E" w:rsidRDefault="00F952ED" w:rsidP="008B2C1E">
      <w:pPr>
        <w:spacing w:after="0" w:line="240" w:lineRule="auto"/>
        <w:jc w:val="center"/>
        <w:rPr>
          <w:noProof/>
        </w:rPr>
      </w:pPr>
      <w:r>
        <w:rPr>
          <w:noProof/>
        </w:rPr>
        <w:t>Hassan Rashid Ali</w:t>
      </w:r>
      <w:r>
        <w:rPr>
          <w:noProof/>
          <w:vertAlign w:val="superscript"/>
        </w:rPr>
        <w:t>1</w:t>
      </w:r>
      <w:r>
        <w:rPr>
          <w:noProof/>
        </w:rPr>
        <w:t>, Che Din Mohd Safuan</w:t>
      </w:r>
      <w:r>
        <w:rPr>
          <w:noProof/>
          <w:vertAlign w:val="superscript"/>
        </w:rPr>
        <w:t>2</w:t>
      </w:r>
      <w:r>
        <w:rPr>
          <w:noProof/>
        </w:rPr>
        <w:t>, Marinah Mohd Ariffin</w:t>
      </w:r>
      <w:r>
        <w:rPr>
          <w:noProof/>
          <w:vertAlign w:val="superscript"/>
        </w:rPr>
        <w:t>3</w:t>
      </w:r>
      <w:r>
        <w:rPr>
          <w:noProof/>
        </w:rPr>
        <w:t>, Mohammed Ali Sheikh</w:t>
      </w:r>
      <w:r>
        <w:rPr>
          <w:noProof/>
          <w:vertAlign w:val="superscript"/>
        </w:rPr>
        <w:t>1</w:t>
      </w:r>
      <w:r>
        <w:rPr>
          <w:noProof/>
        </w:rPr>
        <w:t xml:space="preserve">, </w:t>
      </w:r>
    </w:p>
    <w:p w14:paraId="6215DFCC" w14:textId="743DC7F3" w:rsidR="008B2C1E" w:rsidRDefault="00F952ED" w:rsidP="008B2C1E">
      <w:pPr>
        <w:spacing w:after="0" w:line="240" w:lineRule="auto"/>
        <w:jc w:val="center"/>
        <w:rPr>
          <w:noProof/>
          <w:vertAlign w:val="superscript"/>
        </w:rPr>
      </w:pPr>
      <w:r>
        <w:rPr>
          <w:noProof/>
        </w:rPr>
        <w:t>Noor Azhar Mohamed Shazili</w:t>
      </w:r>
      <w:r>
        <w:rPr>
          <w:noProof/>
          <w:vertAlign w:val="superscript"/>
        </w:rPr>
        <w:t>2</w:t>
      </w:r>
      <w:r>
        <w:rPr>
          <w:noProof/>
        </w:rPr>
        <w:t>, Aminudin Muhammad Afiq-Firdaus</w:t>
      </w:r>
      <w:r>
        <w:rPr>
          <w:noProof/>
          <w:vertAlign w:val="superscript"/>
        </w:rPr>
        <w:t>2</w:t>
      </w:r>
      <w:r w:rsidR="00311B6E">
        <w:rPr>
          <w:noProof/>
        </w:rPr>
        <w:t xml:space="preserve">, </w:t>
      </w:r>
      <w:r>
        <w:rPr>
          <w:noProof/>
        </w:rPr>
        <w:t>Zainudin Bachok</w:t>
      </w:r>
      <w:r>
        <w:rPr>
          <w:noProof/>
          <w:vertAlign w:val="superscript"/>
        </w:rPr>
        <w:t>2*</w:t>
      </w:r>
    </w:p>
    <w:p w14:paraId="1308A1BB" w14:textId="77777777" w:rsidR="008B2C1E" w:rsidRDefault="008B2C1E" w:rsidP="008B2C1E">
      <w:pPr>
        <w:spacing w:after="0" w:line="240" w:lineRule="auto"/>
        <w:rPr>
          <w:noProof/>
          <w:vertAlign w:val="superscript"/>
        </w:rPr>
      </w:pPr>
    </w:p>
    <w:p w14:paraId="15FCF5E1" w14:textId="77777777" w:rsidR="00311B6E" w:rsidRPr="00311B6E" w:rsidRDefault="00F952ED" w:rsidP="00FE75DA">
      <w:pPr>
        <w:spacing w:after="0" w:line="240" w:lineRule="auto"/>
        <w:jc w:val="center"/>
        <w:rPr>
          <w:i/>
          <w:iCs/>
          <w:noProof/>
          <w:sz w:val="18"/>
          <w:szCs w:val="18"/>
        </w:rPr>
      </w:pPr>
      <w:r w:rsidRPr="00311B6E">
        <w:rPr>
          <w:i/>
          <w:iCs/>
          <w:noProof/>
          <w:sz w:val="18"/>
          <w:szCs w:val="18"/>
          <w:vertAlign w:val="superscript"/>
        </w:rPr>
        <w:t>1</w:t>
      </w:r>
      <w:r w:rsidRPr="00311B6E">
        <w:rPr>
          <w:i/>
          <w:iCs/>
          <w:noProof/>
          <w:sz w:val="18"/>
          <w:szCs w:val="18"/>
        </w:rPr>
        <w:t xml:space="preserve">Tropical Research Centre for Oceanography, Environment and Natural Resources, </w:t>
      </w:r>
    </w:p>
    <w:p w14:paraId="04B119CE" w14:textId="291E99BF" w:rsidR="00E611CD" w:rsidRPr="00311B6E" w:rsidRDefault="00F952ED" w:rsidP="00FE75DA">
      <w:pPr>
        <w:spacing w:after="0" w:line="240" w:lineRule="auto"/>
        <w:jc w:val="center"/>
        <w:rPr>
          <w:i/>
          <w:iCs/>
          <w:noProof/>
          <w:sz w:val="18"/>
          <w:szCs w:val="18"/>
        </w:rPr>
      </w:pPr>
      <w:r w:rsidRPr="00311B6E">
        <w:rPr>
          <w:i/>
          <w:iCs/>
          <w:noProof/>
          <w:sz w:val="18"/>
          <w:szCs w:val="18"/>
        </w:rPr>
        <w:t>The State University of Zanzibar, P. O. Box 146, Zanzibar-Tanzania</w:t>
      </w:r>
    </w:p>
    <w:p w14:paraId="2EA05819" w14:textId="77777777" w:rsidR="00311B6E" w:rsidRDefault="00F952ED" w:rsidP="00FE75DA">
      <w:pPr>
        <w:spacing w:after="0" w:line="240" w:lineRule="auto"/>
        <w:jc w:val="center"/>
        <w:rPr>
          <w:i/>
          <w:iCs/>
          <w:noProof/>
          <w:sz w:val="18"/>
          <w:szCs w:val="18"/>
        </w:rPr>
      </w:pPr>
      <w:r w:rsidRPr="00311B6E">
        <w:rPr>
          <w:i/>
          <w:iCs/>
          <w:noProof/>
          <w:sz w:val="18"/>
          <w:szCs w:val="18"/>
          <w:vertAlign w:val="superscript"/>
        </w:rPr>
        <w:t>2</w:t>
      </w:r>
      <w:r w:rsidRPr="00311B6E">
        <w:rPr>
          <w:i/>
          <w:iCs/>
          <w:noProof/>
          <w:sz w:val="18"/>
          <w:szCs w:val="18"/>
        </w:rPr>
        <w:t xml:space="preserve">Institute of Oceanography and Environment, </w:t>
      </w:r>
    </w:p>
    <w:p w14:paraId="7714987A" w14:textId="24716E47" w:rsidR="00E611CD" w:rsidRPr="00311B6E" w:rsidRDefault="00F952ED" w:rsidP="00FE75DA">
      <w:pPr>
        <w:spacing w:after="0" w:line="240" w:lineRule="auto"/>
        <w:jc w:val="center"/>
        <w:rPr>
          <w:i/>
          <w:iCs/>
          <w:noProof/>
          <w:sz w:val="18"/>
          <w:szCs w:val="18"/>
        </w:rPr>
      </w:pPr>
      <w:r w:rsidRPr="00311B6E">
        <w:rPr>
          <w:i/>
          <w:iCs/>
          <w:noProof/>
          <w:sz w:val="18"/>
          <w:szCs w:val="18"/>
        </w:rPr>
        <w:t>University Malaysia Terengganu, 21030 Kuala Nerus, Terengganu, Malaysia</w:t>
      </w:r>
    </w:p>
    <w:p w14:paraId="08F6EE41" w14:textId="77777777" w:rsidR="00311B6E" w:rsidRDefault="00F952ED" w:rsidP="004B02C9">
      <w:pPr>
        <w:spacing w:after="0" w:line="240" w:lineRule="auto"/>
        <w:jc w:val="center"/>
        <w:rPr>
          <w:i/>
          <w:iCs/>
          <w:noProof/>
          <w:sz w:val="18"/>
          <w:szCs w:val="18"/>
        </w:rPr>
      </w:pPr>
      <w:r w:rsidRPr="00311B6E">
        <w:rPr>
          <w:i/>
          <w:iCs/>
          <w:noProof/>
          <w:sz w:val="18"/>
          <w:szCs w:val="18"/>
          <w:vertAlign w:val="superscript"/>
        </w:rPr>
        <w:t>3</w:t>
      </w:r>
      <w:r w:rsidRPr="00311B6E">
        <w:rPr>
          <w:i/>
          <w:iCs/>
          <w:noProof/>
          <w:sz w:val="18"/>
          <w:szCs w:val="18"/>
        </w:rPr>
        <w:t xml:space="preserve">Faculty of Science and Marine and Environment, </w:t>
      </w:r>
    </w:p>
    <w:p w14:paraId="12EDBF6A" w14:textId="58607F0D" w:rsidR="004B02C9" w:rsidRPr="00311B6E" w:rsidRDefault="00F952ED" w:rsidP="004B02C9">
      <w:pPr>
        <w:spacing w:after="0" w:line="240" w:lineRule="auto"/>
        <w:jc w:val="center"/>
        <w:rPr>
          <w:i/>
          <w:iCs/>
          <w:noProof/>
          <w:sz w:val="18"/>
          <w:szCs w:val="18"/>
        </w:rPr>
      </w:pPr>
      <w:r w:rsidRPr="00311B6E">
        <w:rPr>
          <w:i/>
          <w:iCs/>
          <w:noProof/>
          <w:sz w:val="18"/>
          <w:szCs w:val="18"/>
        </w:rPr>
        <w:t>University Malaysia Terengganu, 21030 Kuala Nerus, Terengganu, Malaysia</w:t>
      </w:r>
    </w:p>
    <w:p w14:paraId="0869BDEA" w14:textId="77777777" w:rsidR="004B02C9" w:rsidRPr="00324D4E" w:rsidRDefault="004B02C9" w:rsidP="004B02C9">
      <w:pPr>
        <w:spacing w:after="0" w:line="240" w:lineRule="auto"/>
        <w:jc w:val="center"/>
        <w:rPr>
          <w:sz w:val="18"/>
          <w:szCs w:val="18"/>
        </w:rPr>
      </w:pPr>
    </w:p>
    <w:p w14:paraId="38CCEDF2" w14:textId="77777777" w:rsidR="00F952ED" w:rsidRPr="00311B6E" w:rsidRDefault="00F952ED" w:rsidP="00B7290D">
      <w:pPr>
        <w:jc w:val="center"/>
        <w:rPr>
          <w:i/>
          <w:sz w:val="18"/>
        </w:rPr>
      </w:pPr>
      <w:r w:rsidRPr="00311B6E">
        <w:rPr>
          <w:i/>
          <w:sz w:val="18"/>
        </w:rPr>
        <w:t xml:space="preserve">*Corresponding author: </w:t>
      </w:r>
      <w:hyperlink r:id="rId8" w:history="1">
        <w:r w:rsidRPr="00311B6E">
          <w:rPr>
            <w:rStyle w:val="Hyperlink"/>
            <w:i/>
            <w:color w:val="auto"/>
            <w:sz w:val="18"/>
            <w:u w:val="none"/>
          </w:rPr>
          <w:t>zainudinb@umt.edu.my</w:t>
        </w:r>
      </w:hyperlink>
    </w:p>
    <w:p w14:paraId="15C3C873" w14:textId="34817776" w:rsidR="00FE75DA" w:rsidRDefault="00FE75DA" w:rsidP="00FE75DA">
      <w:pPr>
        <w:pStyle w:val="Heading1"/>
      </w:pPr>
      <w:r w:rsidRPr="00311B6E">
        <w:rPr>
          <w:sz w:val="18"/>
          <w:szCs w:val="44"/>
        </w:rPr>
        <w:t>Abstract</w:t>
      </w:r>
    </w:p>
    <w:p w14:paraId="55DB8D6E" w14:textId="17F97203" w:rsidR="00C155CC" w:rsidRPr="00B67FCA" w:rsidRDefault="002B3EF7" w:rsidP="00FE75DA">
      <w:pPr>
        <w:spacing w:line="240" w:lineRule="auto"/>
        <w:rPr>
          <w:sz w:val="18"/>
          <w:szCs w:val="18"/>
        </w:rPr>
      </w:pPr>
      <w:r w:rsidRPr="00247E3A">
        <w:rPr>
          <w:sz w:val="18"/>
          <w:szCs w:val="18"/>
        </w:rPr>
        <w:t>Antifouling biocide such as Irgarol 1051 has been widely used as a replacement of tributyl tin (TBT). In Malaysia</w:t>
      </w:r>
      <w:r w:rsidR="00CA2FC7">
        <w:rPr>
          <w:sz w:val="18"/>
          <w:szCs w:val="18"/>
        </w:rPr>
        <w:t>,</w:t>
      </w:r>
      <w:r w:rsidRPr="00247E3A">
        <w:rPr>
          <w:sz w:val="18"/>
          <w:szCs w:val="18"/>
        </w:rPr>
        <w:t xml:space="preserve"> we reported the level of Irgarol in coastal water up to 2021ng/L.</w:t>
      </w:r>
      <w:r w:rsidR="00CB046D">
        <w:rPr>
          <w:sz w:val="18"/>
          <w:szCs w:val="18"/>
        </w:rPr>
        <w:t xml:space="preserve"> This </w:t>
      </w:r>
      <w:r w:rsidR="00311B6E">
        <w:rPr>
          <w:sz w:val="18"/>
          <w:szCs w:val="18"/>
        </w:rPr>
        <w:t>raises</w:t>
      </w:r>
      <w:r w:rsidR="00CB046D">
        <w:rPr>
          <w:sz w:val="18"/>
          <w:szCs w:val="18"/>
        </w:rPr>
        <w:t xml:space="preserve"> concern because high dosage of chemical pollutant in the seawater can affect the marine organisms. </w:t>
      </w:r>
      <w:r w:rsidRPr="00247E3A">
        <w:rPr>
          <w:sz w:val="18"/>
          <w:szCs w:val="18"/>
        </w:rPr>
        <w:t xml:space="preserve"> This study therefore, examined the effect of Irgarol 1051 on fatty acids composition of reef building coral </w:t>
      </w:r>
      <w:r w:rsidRPr="00247E3A">
        <w:rPr>
          <w:i/>
          <w:sz w:val="18"/>
          <w:szCs w:val="18"/>
        </w:rPr>
        <w:t>Galaxea fascicularis</w:t>
      </w:r>
      <w:r w:rsidR="009A4801">
        <w:rPr>
          <w:iCs/>
          <w:sz w:val="18"/>
          <w:szCs w:val="18"/>
        </w:rPr>
        <w:t>, collected in Pulau Bidong, Malaysia</w:t>
      </w:r>
      <w:r w:rsidRPr="00247E3A">
        <w:rPr>
          <w:i/>
          <w:sz w:val="18"/>
          <w:szCs w:val="18"/>
        </w:rPr>
        <w:t>.</w:t>
      </w:r>
      <w:r w:rsidRPr="00247E3A">
        <w:rPr>
          <w:sz w:val="18"/>
          <w:szCs w:val="18"/>
        </w:rPr>
        <w:t xml:space="preserve">  The corals were exposed to</w:t>
      </w:r>
      <w:r w:rsidR="0058222C" w:rsidRPr="00247E3A">
        <w:rPr>
          <w:sz w:val="18"/>
          <w:szCs w:val="18"/>
        </w:rPr>
        <w:t xml:space="preserve"> different dos</w:t>
      </w:r>
      <w:r w:rsidR="00782586" w:rsidRPr="00247E3A">
        <w:rPr>
          <w:sz w:val="18"/>
          <w:szCs w:val="18"/>
        </w:rPr>
        <w:t>es</w:t>
      </w:r>
      <w:r w:rsidR="0058222C" w:rsidRPr="00247E3A">
        <w:rPr>
          <w:sz w:val="18"/>
          <w:szCs w:val="18"/>
        </w:rPr>
        <w:t xml:space="preserve"> of</w:t>
      </w:r>
      <w:r w:rsidRPr="00247E3A">
        <w:rPr>
          <w:sz w:val="18"/>
          <w:szCs w:val="18"/>
        </w:rPr>
        <w:t xml:space="preserve"> Irgarol 1051 under short term exposure (96 hrs)</w:t>
      </w:r>
      <w:r w:rsidR="00BB77E3">
        <w:rPr>
          <w:sz w:val="18"/>
          <w:szCs w:val="18"/>
        </w:rPr>
        <w:t xml:space="preserve"> and the fatty acid compositions of the coral tissues were determined using the gas chromatography technique</w:t>
      </w:r>
      <w:r w:rsidRPr="00247E3A">
        <w:rPr>
          <w:i/>
          <w:sz w:val="18"/>
          <w:szCs w:val="18"/>
        </w:rPr>
        <w:t>.</w:t>
      </w:r>
      <w:r w:rsidRPr="00247E3A">
        <w:rPr>
          <w:sz w:val="18"/>
          <w:szCs w:val="18"/>
        </w:rPr>
        <w:t xml:space="preserve"> </w:t>
      </w:r>
      <w:r w:rsidR="00750D52" w:rsidRPr="00247E3A">
        <w:rPr>
          <w:sz w:val="18"/>
          <w:szCs w:val="18"/>
        </w:rPr>
        <w:t>The findings revealed no clear different (</w:t>
      </w:r>
      <w:r w:rsidR="00750D52" w:rsidRPr="00311B6E">
        <w:rPr>
          <w:i/>
          <w:iCs/>
          <w:sz w:val="18"/>
          <w:szCs w:val="18"/>
        </w:rPr>
        <w:t>p</w:t>
      </w:r>
      <w:r w:rsidR="00750D52" w:rsidRPr="00247E3A">
        <w:rPr>
          <w:sz w:val="18"/>
          <w:szCs w:val="18"/>
        </w:rPr>
        <w:t xml:space="preserve"> &gt;0.05) </w:t>
      </w:r>
      <w:r w:rsidR="00142168">
        <w:rPr>
          <w:sz w:val="18"/>
          <w:szCs w:val="18"/>
        </w:rPr>
        <w:t>among</w:t>
      </w:r>
      <w:r w:rsidR="00142168" w:rsidRPr="00247E3A">
        <w:rPr>
          <w:sz w:val="18"/>
          <w:szCs w:val="18"/>
        </w:rPr>
        <w:t xml:space="preserve"> </w:t>
      </w:r>
      <w:r w:rsidR="00750D52" w:rsidRPr="00247E3A">
        <w:rPr>
          <w:sz w:val="18"/>
          <w:szCs w:val="18"/>
        </w:rPr>
        <w:t>untreated samples (fresh and control</w:t>
      </w:r>
      <w:r w:rsidR="000A18F1">
        <w:rPr>
          <w:sz w:val="18"/>
          <w:szCs w:val="18"/>
        </w:rPr>
        <w:t>)</w:t>
      </w:r>
      <w:r w:rsidR="00FD0745">
        <w:rPr>
          <w:sz w:val="18"/>
          <w:szCs w:val="18"/>
        </w:rPr>
        <w:t xml:space="preserve"> </w:t>
      </w:r>
      <w:r w:rsidR="00750D52" w:rsidRPr="00247E3A">
        <w:rPr>
          <w:sz w:val="18"/>
          <w:szCs w:val="18"/>
        </w:rPr>
        <w:t>and</w:t>
      </w:r>
      <w:r w:rsidR="00FD0745">
        <w:rPr>
          <w:sz w:val="18"/>
          <w:szCs w:val="18"/>
        </w:rPr>
        <w:t xml:space="preserve"> both</w:t>
      </w:r>
      <w:r w:rsidR="00750D52" w:rsidRPr="00247E3A">
        <w:rPr>
          <w:sz w:val="18"/>
          <w:szCs w:val="18"/>
        </w:rPr>
        <w:t xml:space="preserve"> were dominated by </w:t>
      </w:r>
      <w:r w:rsidR="00FD0745">
        <w:rPr>
          <w:sz w:val="18"/>
          <w:szCs w:val="18"/>
        </w:rPr>
        <w:t>p</w:t>
      </w:r>
      <w:r w:rsidR="00FD0745" w:rsidRPr="00247E3A">
        <w:rPr>
          <w:sz w:val="18"/>
          <w:szCs w:val="18"/>
        </w:rPr>
        <w:t xml:space="preserve">olyunsaturated </w:t>
      </w:r>
      <w:r w:rsidR="00FD0745">
        <w:rPr>
          <w:sz w:val="18"/>
          <w:szCs w:val="18"/>
        </w:rPr>
        <w:t>f</w:t>
      </w:r>
      <w:r w:rsidR="00FD0745" w:rsidRPr="00247E3A">
        <w:rPr>
          <w:sz w:val="18"/>
          <w:szCs w:val="18"/>
        </w:rPr>
        <w:t xml:space="preserve">atty </w:t>
      </w:r>
      <w:r w:rsidR="00FD0745">
        <w:rPr>
          <w:sz w:val="18"/>
          <w:szCs w:val="18"/>
        </w:rPr>
        <w:t>a</w:t>
      </w:r>
      <w:r w:rsidR="00FD0745" w:rsidRPr="00247E3A">
        <w:rPr>
          <w:sz w:val="18"/>
          <w:szCs w:val="18"/>
        </w:rPr>
        <w:t xml:space="preserve">cids </w:t>
      </w:r>
      <w:r w:rsidR="00750D52" w:rsidRPr="00247E3A">
        <w:rPr>
          <w:sz w:val="18"/>
          <w:szCs w:val="18"/>
        </w:rPr>
        <w:t xml:space="preserve">(PUFA), followed by </w:t>
      </w:r>
      <w:r w:rsidR="00FD0745">
        <w:rPr>
          <w:sz w:val="18"/>
          <w:szCs w:val="18"/>
        </w:rPr>
        <w:t>s</w:t>
      </w:r>
      <w:r w:rsidR="00FD0745" w:rsidRPr="00247E3A">
        <w:rPr>
          <w:sz w:val="18"/>
          <w:szCs w:val="18"/>
        </w:rPr>
        <w:t xml:space="preserve">aturated </w:t>
      </w:r>
      <w:r w:rsidR="00FD0745">
        <w:rPr>
          <w:sz w:val="18"/>
          <w:szCs w:val="18"/>
        </w:rPr>
        <w:t>f</w:t>
      </w:r>
      <w:r w:rsidR="00FD0745" w:rsidRPr="00247E3A">
        <w:rPr>
          <w:sz w:val="18"/>
          <w:szCs w:val="18"/>
        </w:rPr>
        <w:t xml:space="preserve">atty </w:t>
      </w:r>
      <w:r w:rsidR="00FD0745">
        <w:rPr>
          <w:sz w:val="18"/>
          <w:szCs w:val="18"/>
        </w:rPr>
        <w:t>a</w:t>
      </w:r>
      <w:r w:rsidR="00FD0745" w:rsidRPr="00247E3A">
        <w:rPr>
          <w:sz w:val="18"/>
          <w:szCs w:val="18"/>
        </w:rPr>
        <w:t xml:space="preserve">cids </w:t>
      </w:r>
      <w:r w:rsidR="00750D52" w:rsidRPr="00247E3A">
        <w:rPr>
          <w:sz w:val="18"/>
          <w:szCs w:val="18"/>
        </w:rPr>
        <w:t xml:space="preserve">(SAFA) and </w:t>
      </w:r>
      <w:r w:rsidR="00FD0745">
        <w:rPr>
          <w:sz w:val="18"/>
          <w:szCs w:val="18"/>
        </w:rPr>
        <w:t>m</w:t>
      </w:r>
      <w:r w:rsidR="00FD0745" w:rsidRPr="00247E3A">
        <w:rPr>
          <w:sz w:val="18"/>
          <w:szCs w:val="18"/>
        </w:rPr>
        <w:t xml:space="preserve">onounsaturated </w:t>
      </w:r>
      <w:r w:rsidR="00FD0745">
        <w:rPr>
          <w:sz w:val="18"/>
          <w:szCs w:val="18"/>
        </w:rPr>
        <w:t>f</w:t>
      </w:r>
      <w:r w:rsidR="00FD0745" w:rsidRPr="00247E3A">
        <w:rPr>
          <w:sz w:val="18"/>
          <w:szCs w:val="18"/>
        </w:rPr>
        <w:t xml:space="preserve">atty </w:t>
      </w:r>
      <w:r w:rsidR="00FD0745">
        <w:rPr>
          <w:sz w:val="18"/>
          <w:szCs w:val="18"/>
        </w:rPr>
        <w:t>a</w:t>
      </w:r>
      <w:r w:rsidR="00FD0745" w:rsidRPr="00247E3A">
        <w:rPr>
          <w:sz w:val="18"/>
          <w:szCs w:val="18"/>
        </w:rPr>
        <w:t xml:space="preserve">cids </w:t>
      </w:r>
      <w:r w:rsidR="00750D52" w:rsidRPr="00247E3A">
        <w:rPr>
          <w:sz w:val="18"/>
          <w:szCs w:val="18"/>
        </w:rPr>
        <w:t xml:space="preserve">(MUFA). </w:t>
      </w:r>
      <w:r w:rsidR="00296428" w:rsidRPr="00247E3A">
        <w:rPr>
          <w:sz w:val="18"/>
          <w:szCs w:val="18"/>
        </w:rPr>
        <w:t xml:space="preserve">In contrast, the treated samples of </w:t>
      </w:r>
      <w:r w:rsidR="00296428" w:rsidRPr="00247E3A">
        <w:rPr>
          <w:i/>
          <w:iCs/>
          <w:sz w:val="18"/>
          <w:szCs w:val="18"/>
        </w:rPr>
        <w:t>G. fascicularis</w:t>
      </w:r>
      <w:r w:rsidR="00296428" w:rsidRPr="00247E3A">
        <w:rPr>
          <w:sz w:val="18"/>
          <w:szCs w:val="18"/>
        </w:rPr>
        <w:t xml:space="preserve"> (20, 100 and 500</w:t>
      </w:r>
      <w:r w:rsidR="00D21CBD">
        <w:rPr>
          <w:sz w:val="18"/>
          <w:szCs w:val="18"/>
        </w:rPr>
        <w:t xml:space="preserve"> </w:t>
      </w:r>
      <w:r w:rsidR="00296428" w:rsidRPr="00247E3A">
        <w:rPr>
          <w:sz w:val="18"/>
          <w:szCs w:val="18"/>
        </w:rPr>
        <w:t>µg/L) were significant different (</w:t>
      </w:r>
      <w:r w:rsidR="00311B6E" w:rsidRPr="00311B6E">
        <w:rPr>
          <w:i/>
          <w:iCs/>
          <w:sz w:val="18"/>
          <w:szCs w:val="18"/>
        </w:rPr>
        <w:t>p</w:t>
      </w:r>
      <w:r w:rsidR="00C90115" w:rsidRPr="00247E3A">
        <w:rPr>
          <w:sz w:val="18"/>
          <w:szCs w:val="18"/>
        </w:rPr>
        <w:t xml:space="preserve"> </w:t>
      </w:r>
      <w:r w:rsidR="00296428" w:rsidRPr="00247E3A">
        <w:rPr>
          <w:sz w:val="18"/>
          <w:szCs w:val="18"/>
        </w:rPr>
        <w:t xml:space="preserve">&lt;0.05) </w:t>
      </w:r>
      <w:r w:rsidR="00296428" w:rsidRPr="00EF3D8B">
        <w:rPr>
          <w:sz w:val="18"/>
          <w:szCs w:val="18"/>
        </w:rPr>
        <w:t>where both SAFA and PUFA were significantly lowered than untreated samples especially at the samples exposed to higher dos</w:t>
      </w:r>
      <w:r w:rsidR="00782586" w:rsidRPr="00EF3D8B">
        <w:rPr>
          <w:sz w:val="18"/>
          <w:szCs w:val="18"/>
        </w:rPr>
        <w:t>e</w:t>
      </w:r>
      <w:r w:rsidR="00296428" w:rsidRPr="00EF3D8B">
        <w:rPr>
          <w:sz w:val="18"/>
          <w:szCs w:val="18"/>
        </w:rPr>
        <w:t xml:space="preserve"> of </w:t>
      </w:r>
      <w:r w:rsidR="00B67FCA">
        <w:rPr>
          <w:sz w:val="18"/>
          <w:szCs w:val="18"/>
        </w:rPr>
        <w:t>Irgarol 1051 (100 and 500</w:t>
      </w:r>
      <w:r w:rsidR="00311B6E">
        <w:rPr>
          <w:sz w:val="18"/>
          <w:szCs w:val="18"/>
        </w:rPr>
        <w:t xml:space="preserve"> </w:t>
      </w:r>
      <w:r w:rsidR="00B67FCA">
        <w:rPr>
          <w:sz w:val="18"/>
          <w:szCs w:val="18"/>
        </w:rPr>
        <w:t xml:space="preserve">µg/L). </w:t>
      </w:r>
      <w:r w:rsidR="00296428" w:rsidRPr="00EF3D8B">
        <w:rPr>
          <w:sz w:val="18"/>
          <w:szCs w:val="18"/>
        </w:rPr>
        <w:t>As the level of dos</w:t>
      </w:r>
      <w:r w:rsidR="00782586" w:rsidRPr="00EF3D8B">
        <w:rPr>
          <w:sz w:val="18"/>
          <w:szCs w:val="18"/>
        </w:rPr>
        <w:t>e</w:t>
      </w:r>
      <w:r w:rsidR="00296428" w:rsidRPr="00EF3D8B">
        <w:rPr>
          <w:sz w:val="18"/>
          <w:szCs w:val="18"/>
        </w:rPr>
        <w:t xml:space="preserve"> increased, </w:t>
      </w:r>
      <w:r w:rsidR="00BB00E7">
        <w:rPr>
          <w:sz w:val="18"/>
          <w:szCs w:val="18"/>
        </w:rPr>
        <w:t>SAFA</w:t>
      </w:r>
      <w:r w:rsidR="00296428" w:rsidRPr="00EF3D8B">
        <w:rPr>
          <w:sz w:val="18"/>
          <w:szCs w:val="18"/>
        </w:rPr>
        <w:t xml:space="preserve"> such as 16</w:t>
      </w:r>
      <w:r w:rsidR="00C90115" w:rsidRPr="00EF3D8B">
        <w:rPr>
          <w:sz w:val="18"/>
          <w:szCs w:val="18"/>
        </w:rPr>
        <w:t xml:space="preserve">:0 and unsaturated fatty acid from ω3 and ω6 series were largely affected by the toxicology effect of the Irgarol 1051. </w:t>
      </w:r>
      <w:r w:rsidR="00296428" w:rsidRPr="00EF3D8B">
        <w:rPr>
          <w:sz w:val="18"/>
          <w:szCs w:val="18"/>
        </w:rPr>
        <w:t>The results indicate that Irgarol 1051 significantly affecting the health of the corals even at the lowest dos</w:t>
      </w:r>
      <w:r w:rsidR="00782586" w:rsidRPr="00EF3D8B">
        <w:rPr>
          <w:sz w:val="18"/>
          <w:szCs w:val="18"/>
        </w:rPr>
        <w:t>e</w:t>
      </w:r>
      <w:r w:rsidR="00296428" w:rsidRPr="00EF3D8B">
        <w:rPr>
          <w:sz w:val="18"/>
          <w:szCs w:val="18"/>
        </w:rPr>
        <w:t xml:space="preserve"> of Irgarol 1051 applied in this study. It is suggested that the antifouling biocide may have implication on metabolisms of the corals.</w:t>
      </w:r>
    </w:p>
    <w:p w14:paraId="0887BD3F" w14:textId="52C54E56" w:rsidR="00B67FCA" w:rsidRDefault="002B3EF7" w:rsidP="00B67FCA">
      <w:pPr>
        <w:spacing w:after="0" w:line="240" w:lineRule="auto"/>
        <w:rPr>
          <w:sz w:val="18"/>
          <w:szCs w:val="18"/>
        </w:rPr>
      </w:pPr>
      <w:r w:rsidRPr="00EF3D8B">
        <w:rPr>
          <w:b/>
          <w:bCs/>
          <w:sz w:val="18"/>
          <w:szCs w:val="18"/>
        </w:rPr>
        <w:t>Keywords:</w:t>
      </w:r>
      <w:r w:rsidRPr="00EF3D8B">
        <w:rPr>
          <w:sz w:val="18"/>
          <w:szCs w:val="18"/>
        </w:rPr>
        <w:t xml:space="preserve"> </w:t>
      </w:r>
      <w:r w:rsidR="00311B6E" w:rsidRPr="00EF3D8B">
        <w:rPr>
          <w:sz w:val="18"/>
          <w:szCs w:val="18"/>
        </w:rPr>
        <w:t xml:space="preserve">booster biocides, </w:t>
      </w:r>
      <w:r w:rsidR="00311B6E">
        <w:rPr>
          <w:sz w:val="18"/>
          <w:szCs w:val="18"/>
        </w:rPr>
        <w:t>antifouling chemicals</w:t>
      </w:r>
      <w:r w:rsidR="00311B6E" w:rsidRPr="00EF3D8B">
        <w:rPr>
          <w:sz w:val="18"/>
          <w:szCs w:val="18"/>
        </w:rPr>
        <w:t>, fatty acids</w:t>
      </w:r>
      <w:r w:rsidR="00311B6E">
        <w:rPr>
          <w:sz w:val="18"/>
          <w:szCs w:val="18"/>
        </w:rPr>
        <w:t>, hard coral, coral reefs</w:t>
      </w:r>
    </w:p>
    <w:p w14:paraId="6FA80951" w14:textId="77777777" w:rsidR="00B67FCA" w:rsidRPr="00EF3D8B" w:rsidRDefault="00B67FCA" w:rsidP="00B67FCA">
      <w:pPr>
        <w:spacing w:after="0" w:line="240" w:lineRule="auto"/>
        <w:rPr>
          <w:sz w:val="18"/>
          <w:szCs w:val="18"/>
        </w:rPr>
      </w:pPr>
    </w:p>
    <w:p w14:paraId="5E39D57D" w14:textId="7A697933" w:rsidR="00F952ED" w:rsidRPr="00311B6E" w:rsidRDefault="00FE75DA" w:rsidP="00FE75DA">
      <w:pPr>
        <w:pStyle w:val="Heading1"/>
        <w:rPr>
          <w:noProof/>
          <w:sz w:val="18"/>
          <w:szCs w:val="18"/>
          <w:lang w:val="ms-MY"/>
        </w:rPr>
      </w:pPr>
      <w:r w:rsidRPr="00311B6E">
        <w:rPr>
          <w:noProof/>
          <w:sz w:val="18"/>
          <w:szCs w:val="18"/>
          <w:lang w:val="ms-MY"/>
        </w:rPr>
        <w:t>Abstrak</w:t>
      </w:r>
    </w:p>
    <w:p w14:paraId="37590FDF" w14:textId="3736400B" w:rsidR="00B67FCA" w:rsidRPr="00311B6E" w:rsidRDefault="009E185E" w:rsidP="00B67FCA">
      <w:pPr>
        <w:spacing w:after="0" w:line="240" w:lineRule="auto"/>
        <w:rPr>
          <w:noProof/>
          <w:sz w:val="18"/>
          <w:szCs w:val="18"/>
          <w:lang w:val="ms-MY"/>
        </w:rPr>
      </w:pPr>
      <w:r w:rsidRPr="00311B6E">
        <w:rPr>
          <w:noProof/>
          <w:sz w:val="18"/>
          <w:szCs w:val="18"/>
          <w:lang w:val="ms-MY"/>
        </w:rPr>
        <w:t>Biosid anti</w:t>
      </w:r>
      <w:r w:rsidR="0080480B">
        <w:rPr>
          <w:noProof/>
          <w:sz w:val="18"/>
          <w:szCs w:val="18"/>
          <w:lang w:val="ms-MY"/>
        </w:rPr>
        <w:t>-kotoran</w:t>
      </w:r>
      <w:r w:rsidRPr="00311B6E">
        <w:rPr>
          <w:noProof/>
          <w:sz w:val="18"/>
          <w:szCs w:val="18"/>
          <w:lang w:val="ms-MY"/>
        </w:rPr>
        <w:t xml:space="preserve"> seperti Irgarol 1051 telah digunakan secara meluas sebagai pengganti kepada </w:t>
      </w:r>
      <w:r w:rsidR="00FD0745" w:rsidRPr="00311B6E">
        <w:rPr>
          <w:noProof/>
          <w:sz w:val="18"/>
          <w:szCs w:val="18"/>
          <w:lang w:val="ms-MY"/>
        </w:rPr>
        <w:t xml:space="preserve">tributil </w:t>
      </w:r>
      <w:r w:rsidRPr="00311B6E">
        <w:rPr>
          <w:noProof/>
          <w:sz w:val="18"/>
          <w:szCs w:val="18"/>
          <w:lang w:val="ms-MY"/>
        </w:rPr>
        <w:t>tin (TBT). Di Malaysia, kami telah melaporkan</w:t>
      </w:r>
      <w:r w:rsidR="0001431E" w:rsidRPr="00311B6E">
        <w:rPr>
          <w:noProof/>
          <w:sz w:val="18"/>
          <w:szCs w:val="18"/>
          <w:lang w:val="ms-MY"/>
        </w:rPr>
        <w:t xml:space="preserve"> tahap Irgarol di perairan pantai mencapai setinggi 2021ng/L. </w:t>
      </w:r>
      <w:r w:rsidR="00CB046D" w:rsidRPr="00311B6E">
        <w:rPr>
          <w:noProof/>
          <w:sz w:val="18"/>
          <w:szCs w:val="18"/>
          <w:lang w:val="ms-MY"/>
        </w:rPr>
        <w:t xml:space="preserve">Ini menimbulkan kebimbangan kerana dos bahan pencemar kimia yang tinggi dalam air laut boleh menjejaskan organisma marin. </w:t>
      </w:r>
      <w:r w:rsidR="0001431E" w:rsidRPr="00311B6E">
        <w:rPr>
          <w:noProof/>
          <w:sz w:val="18"/>
          <w:szCs w:val="18"/>
          <w:lang w:val="ms-MY"/>
        </w:rPr>
        <w:t xml:space="preserve">Oleh itu, kajian ini mengkaji kesan Irgarol 1051 pada komposisi asid lemak di dalam karang keras </w:t>
      </w:r>
      <w:r w:rsidR="0001431E" w:rsidRPr="0080480B">
        <w:rPr>
          <w:i/>
          <w:noProof/>
          <w:sz w:val="18"/>
          <w:szCs w:val="18"/>
          <w:lang w:val="ms-MY"/>
        </w:rPr>
        <w:t>Galaxea fascicularis</w:t>
      </w:r>
      <w:r w:rsidR="0001431E" w:rsidRPr="00311B6E">
        <w:rPr>
          <w:noProof/>
          <w:sz w:val="18"/>
          <w:szCs w:val="18"/>
          <w:lang w:val="ms-MY"/>
        </w:rPr>
        <w:t xml:space="preserve">. Pendedahan jangka pendek (96 jam) telah dilakukan ke atas </w:t>
      </w:r>
      <w:r w:rsidR="00FD0745" w:rsidRPr="00311B6E">
        <w:rPr>
          <w:noProof/>
          <w:sz w:val="18"/>
          <w:szCs w:val="18"/>
          <w:lang w:val="ms-MY"/>
        </w:rPr>
        <w:t xml:space="preserve">spesis </w:t>
      </w:r>
      <w:r w:rsidR="0001431E" w:rsidRPr="00311B6E">
        <w:rPr>
          <w:noProof/>
          <w:sz w:val="18"/>
          <w:szCs w:val="18"/>
          <w:lang w:val="ms-MY"/>
        </w:rPr>
        <w:t>karang ini dengan menggunakan kepekatan Irgarol</w:t>
      </w:r>
      <w:r w:rsidR="008410A3" w:rsidRPr="00311B6E">
        <w:rPr>
          <w:noProof/>
          <w:sz w:val="18"/>
          <w:szCs w:val="18"/>
          <w:lang w:val="ms-MY"/>
        </w:rPr>
        <w:t xml:space="preserve"> yang berbeza</w:t>
      </w:r>
      <w:r w:rsidR="00BB77E3" w:rsidRPr="00311B6E">
        <w:rPr>
          <w:noProof/>
          <w:sz w:val="18"/>
          <w:szCs w:val="18"/>
          <w:lang w:val="ms-MY"/>
        </w:rPr>
        <w:t xml:space="preserve"> dan komposisi asid lemak didalam tisu karang ditentukan dengan menggunakan teknik gas kromatografi</w:t>
      </w:r>
      <w:r w:rsidR="008410A3" w:rsidRPr="00311B6E">
        <w:rPr>
          <w:noProof/>
          <w:sz w:val="18"/>
          <w:szCs w:val="18"/>
          <w:lang w:val="ms-MY"/>
        </w:rPr>
        <w:t xml:space="preserve">. Hasil kajian mendapati tiada perubahan yang ketara pada karang yang tidak terdedah dengan Irgarol (sampel segar dan </w:t>
      </w:r>
      <w:r w:rsidR="00E475BB" w:rsidRPr="00311B6E">
        <w:rPr>
          <w:noProof/>
          <w:sz w:val="18"/>
          <w:szCs w:val="18"/>
          <w:lang w:val="ms-MY"/>
        </w:rPr>
        <w:t>kawalan</w:t>
      </w:r>
      <w:r w:rsidR="008410A3" w:rsidRPr="00311B6E">
        <w:rPr>
          <w:noProof/>
          <w:sz w:val="18"/>
          <w:szCs w:val="18"/>
          <w:lang w:val="ms-MY"/>
        </w:rPr>
        <w:t xml:space="preserve">) dan kedua-duanya mempunyai kandungan </w:t>
      </w:r>
      <w:r w:rsidR="00DB4BB5" w:rsidRPr="00311B6E">
        <w:rPr>
          <w:noProof/>
          <w:sz w:val="18"/>
          <w:szCs w:val="18"/>
          <w:lang w:val="ms-MY"/>
        </w:rPr>
        <w:t xml:space="preserve">asid </w:t>
      </w:r>
      <w:r w:rsidR="008410A3" w:rsidRPr="00311B6E">
        <w:rPr>
          <w:noProof/>
          <w:sz w:val="18"/>
          <w:szCs w:val="18"/>
          <w:lang w:val="ms-MY"/>
        </w:rPr>
        <w:t xml:space="preserve">lemak yang didominasi oleh asid lemak </w:t>
      </w:r>
      <w:r w:rsidR="00DB4BB5" w:rsidRPr="00311B6E">
        <w:rPr>
          <w:noProof/>
          <w:sz w:val="18"/>
          <w:szCs w:val="18"/>
          <w:lang w:val="ms-MY"/>
        </w:rPr>
        <w:t xml:space="preserve">poli </w:t>
      </w:r>
      <w:r w:rsidR="008410A3" w:rsidRPr="00311B6E">
        <w:rPr>
          <w:noProof/>
          <w:sz w:val="18"/>
          <w:szCs w:val="18"/>
          <w:lang w:val="ms-MY"/>
        </w:rPr>
        <w:t xml:space="preserve">tidak tepu (PUFA), diikuti dengan asid lemak tepu (SAFA) serta asid lemak </w:t>
      </w:r>
      <w:r w:rsidR="00DB4BB5" w:rsidRPr="00311B6E">
        <w:rPr>
          <w:noProof/>
          <w:sz w:val="18"/>
          <w:szCs w:val="18"/>
          <w:lang w:val="ms-MY"/>
        </w:rPr>
        <w:t xml:space="preserve">mono </w:t>
      </w:r>
      <w:r w:rsidR="008410A3" w:rsidRPr="00311B6E">
        <w:rPr>
          <w:noProof/>
          <w:sz w:val="18"/>
          <w:szCs w:val="18"/>
          <w:lang w:val="ms-MY"/>
        </w:rPr>
        <w:t>tidak tepu (MUFA)</w:t>
      </w:r>
      <w:r w:rsidR="00E475BB" w:rsidRPr="00311B6E">
        <w:rPr>
          <w:noProof/>
          <w:sz w:val="18"/>
          <w:szCs w:val="18"/>
          <w:lang w:val="ms-MY"/>
        </w:rPr>
        <w:t xml:space="preserve">. </w:t>
      </w:r>
      <w:r w:rsidR="00DB4BB5" w:rsidRPr="00311B6E">
        <w:rPr>
          <w:noProof/>
          <w:sz w:val="18"/>
          <w:szCs w:val="18"/>
          <w:lang w:val="ms-MY"/>
        </w:rPr>
        <w:t>Sebaliknya, t</w:t>
      </w:r>
      <w:r w:rsidR="00E475BB" w:rsidRPr="00311B6E">
        <w:rPr>
          <w:noProof/>
          <w:sz w:val="18"/>
          <w:szCs w:val="18"/>
          <w:lang w:val="ms-MY"/>
        </w:rPr>
        <w:t>erdapat perbezaan yang ketara antara sampel karang yang tededah dengan kepekatan berbeza Irgarol (20, 100 and 500</w:t>
      </w:r>
      <w:r w:rsidR="0080480B">
        <w:rPr>
          <w:noProof/>
          <w:sz w:val="18"/>
          <w:szCs w:val="18"/>
          <w:lang w:val="ms-MY"/>
        </w:rPr>
        <w:t xml:space="preserve"> </w:t>
      </w:r>
      <w:r w:rsidR="00E475BB" w:rsidRPr="00311B6E">
        <w:rPr>
          <w:noProof/>
          <w:sz w:val="18"/>
          <w:szCs w:val="18"/>
          <w:lang w:val="ms-MY"/>
        </w:rPr>
        <w:t xml:space="preserve">µg/L) dimana komposisi SAFA dan PUFA lebih rendah berbanding sampel segar dan kawalan, </w:t>
      </w:r>
      <w:r w:rsidR="00DB4BB5" w:rsidRPr="00311B6E">
        <w:rPr>
          <w:noProof/>
          <w:sz w:val="18"/>
          <w:szCs w:val="18"/>
          <w:lang w:val="ms-MY"/>
        </w:rPr>
        <w:t xml:space="preserve">terutamanya </w:t>
      </w:r>
      <w:r w:rsidR="00E475BB" w:rsidRPr="00311B6E">
        <w:rPr>
          <w:noProof/>
          <w:sz w:val="18"/>
          <w:szCs w:val="18"/>
          <w:lang w:val="ms-MY"/>
        </w:rPr>
        <w:t>pada sampel yang terdedah</w:t>
      </w:r>
      <w:r w:rsidR="00727001" w:rsidRPr="00311B6E">
        <w:rPr>
          <w:noProof/>
          <w:sz w:val="18"/>
          <w:szCs w:val="18"/>
          <w:lang w:val="ms-MY"/>
        </w:rPr>
        <w:t xml:space="preserve"> pada kepekatan Irgarol 1051 yang tinggi</w:t>
      </w:r>
      <w:r w:rsidR="00E475BB" w:rsidRPr="00311B6E">
        <w:rPr>
          <w:noProof/>
          <w:sz w:val="18"/>
          <w:szCs w:val="18"/>
          <w:lang w:val="ms-MY"/>
        </w:rPr>
        <w:t>.</w:t>
      </w:r>
      <w:r w:rsidR="00727001" w:rsidRPr="00311B6E">
        <w:rPr>
          <w:noProof/>
          <w:sz w:val="18"/>
          <w:szCs w:val="18"/>
          <w:lang w:val="ms-MY"/>
        </w:rPr>
        <w:t xml:space="preserve"> </w:t>
      </w:r>
      <w:r w:rsidR="00BB00E7" w:rsidRPr="00311B6E">
        <w:rPr>
          <w:noProof/>
          <w:sz w:val="18"/>
          <w:szCs w:val="18"/>
          <w:lang w:val="ms-MY"/>
        </w:rPr>
        <w:t>SAFA</w:t>
      </w:r>
      <w:r w:rsidR="00727001" w:rsidRPr="00311B6E">
        <w:rPr>
          <w:noProof/>
          <w:sz w:val="18"/>
          <w:szCs w:val="18"/>
          <w:lang w:val="ms-MY"/>
        </w:rPr>
        <w:t xml:space="preserve"> seperti 16:0 dan asid lemak tidak tepu dari kumpulan ω3 dan ω6 adalah antara asid lemak yang sangat terkesan </w:t>
      </w:r>
      <w:r w:rsidR="00DB4BB5" w:rsidRPr="00311B6E">
        <w:rPr>
          <w:noProof/>
          <w:sz w:val="18"/>
          <w:szCs w:val="18"/>
          <w:lang w:val="ms-MY"/>
        </w:rPr>
        <w:t xml:space="preserve">terhadap </w:t>
      </w:r>
      <w:r w:rsidR="00727001" w:rsidRPr="00311B6E">
        <w:rPr>
          <w:noProof/>
          <w:sz w:val="18"/>
          <w:szCs w:val="18"/>
          <w:lang w:val="ms-MY"/>
        </w:rPr>
        <w:t xml:space="preserve">pendedahan pada bahan kimia ini. Dapatan kajian juga menunjukkan, Irgarol 1051 sangat mempengaruhi kesihatan karang walaupun hanya terdedah pada dos yang rendah. Ini menunjukkan bahawa </w:t>
      </w:r>
      <w:r w:rsidR="00AF5482" w:rsidRPr="00311B6E">
        <w:rPr>
          <w:noProof/>
          <w:sz w:val="18"/>
          <w:szCs w:val="18"/>
          <w:lang w:val="ms-MY"/>
        </w:rPr>
        <w:t xml:space="preserve">terdapat implikasi pada metabolisma karang apabila terdedah kepada </w:t>
      </w:r>
      <w:r w:rsidR="00727001" w:rsidRPr="00311B6E">
        <w:rPr>
          <w:noProof/>
          <w:sz w:val="18"/>
          <w:szCs w:val="18"/>
          <w:lang w:val="ms-MY"/>
        </w:rPr>
        <w:t>bahan kimia ini</w:t>
      </w:r>
      <w:r w:rsidR="00AF5482" w:rsidRPr="00311B6E">
        <w:rPr>
          <w:noProof/>
          <w:sz w:val="18"/>
          <w:szCs w:val="18"/>
          <w:lang w:val="ms-MY"/>
        </w:rPr>
        <w:t>.</w:t>
      </w:r>
    </w:p>
    <w:p w14:paraId="097A88B5" w14:textId="77777777" w:rsidR="00B67FCA" w:rsidRPr="00311B6E" w:rsidRDefault="00B67FCA" w:rsidP="00B67FCA">
      <w:pPr>
        <w:spacing w:after="0" w:line="240" w:lineRule="auto"/>
        <w:rPr>
          <w:noProof/>
          <w:sz w:val="18"/>
          <w:szCs w:val="18"/>
          <w:lang w:val="ms-MY"/>
        </w:rPr>
      </w:pPr>
    </w:p>
    <w:p w14:paraId="426EECD7" w14:textId="6457F2B1" w:rsidR="00041C74" w:rsidRPr="00311B6E" w:rsidRDefault="00041C74" w:rsidP="00B67FCA">
      <w:pPr>
        <w:spacing w:after="0" w:line="240" w:lineRule="auto"/>
        <w:rPr>
          <w:bCs/>
          <w:noProof/>
          <w:sz w:val="18"/>
          <w:szCs w:val="18"/>
          <w:lang w:val="ms-MY"/>
        </w:rPr>
      </w:pPr>
      <w:r w:rsidRPr="00311B6E">
        <w:rPr>
          <w:b/>
          <w:noProof/>
          <w:sz w:val="18"/>
          <w:szCs w:val="18"/>
          <w:lang w:val="ms-MY"/>
        </w:rPr>
        <w:t xml:space="preserve">Kata </w:t>
      </w:r>
      <w:r w:rsidR="00311B6E">
        <w:rPr>
          <w:b/>
          <w:noProof/>
          <w:sz w:val="18"/>
          <w:szCs w:val="18"/>
          <w:lang w:val="ms-MY"/>
        </w:rPr>
        <w:t>k</w:t>
      </w:r>
      <w:r w:rsidRPr="00311B6E">
        <w:rPr>
          <w:b/>
          <w:noProof/>
          <w:sz w:val="18"/>
          <w:szCs w:val="18"/>
          <w:lang w:val="ms-MY"/>
        </w:rPr>
        <w:t>unci:</w:t>
      </w:r>
      <w:r w:rsidR="00BA09C3" w:rsidRPr="00311B6E">
        <w:rPr>
          <w:b/>
          <w:noProof/>
          <w:sz w:val="18"/>
          <w:szCs w:val="18"/>
          <w:lang w:val="ms-MY"/>
        </w:rPr>
        <w:t xml:space="preserve"> </w:t>
      </w:r>
      <w:r w:rsidR="00BA09C3" w:rsidRPr="00311B6E">
        <w:rPr>
          <w:bCs/>
          <w:noProof/>
          <w:sz w:val="18"/>
          <w:szCs w:val="18"/>
          <w:lang w:val="ms-MY"/>
        </w:rPr>
        <w:t xml:space="preserve">biosid penggalak, </w:t>
      </w:r>
      <w:r w:rsidR="00FD0745" w:rsidRPr="00311B6E">
        <w:rPr>
          <w:bCs/>
          <w:noProof/>
          <w:sz w:val="18"/>
          <w:szCs w:val="18"/>
          <w:lang w:val="ms-MY"/>
        </w:rPr>
        <w:t>bahan kimia anti</w:t>
      </w:r>
      <w:r w:rsidR="0080480B">
        <w:rPr>
          <w:bCs/>
          <w:noProof/>
          <w:sz w:val="18"/>
          <w:szCs w:val="18"/>
          <w:lang w:val="ms-MY"/>
        </w:rPr>
        <w:t>-kotoran</w:t>
      </w:r>
      <w:r w:rsidR="00BA09C3" w:rsidRPr="00311B6E">
        <w:rPr>
          <w:bCs/>
          <w:noProof/>
          <w:sz w:val="18"/>
          <w:szCs w:val="18"/>
          <w:lang w:val="ms-MY"/>
        </w:rPr>
        <w:t>, asid lemak, karang keras, terumbu karang</w:t>
      </w:r>
      <w:bookmarkStart w:id="0" w:name="_GoBack"/>
      <w:bookmarkEnd w:id="0"/>
    </w:p>
    <w:p w14:paraId="1FC4B2C3" w14:textId="77777777" w:rsidR="00AB3033" w:rsidRPr="00B67FCA" w:rsidRDefault="00AB3033" w:rsidP="00B67FCA">
      <w:pPr>
        <w:spacing w:after="0" w:line="240" w:lineRule="auto"/>
        <w:rPr>
          <w:sz w:val="18"/>
          <w:szCs w:val="18"/>
        </w:rPr>
      </w:pPr>
    </w:p>
    <w:p w14:paraId="042A3116" w14:textId="1E948E4A" w:rsidR="002B3EF7" w:rsidRDefault="002B3EF7" w:rsidP="00FE75DA">
      <w:pPr>
        <w:pStyle w:val="Heading1"/>
      </w:pPr>
      <w:r>
        <w:t>Introduction</w:t>
      </w:r>
    </w:p>
    <w:p w14:paraId="2DB307FC" w14:textId="005CB0DD" w:rsidR="002B3EF7" w:rsidRPr="00EE4FBB" w:rsidRDefault="002B3EF7" w:rsidP="006D1079">
      <w:pPr>
        <w:spacing w:line="240" w:lineRule="auto"/>
      </w:pPr>
      <w:r w:rsidRPr="00EE4FBB">
        <w:t>Booster biocide such as Irgarol</w:t>
      </w:r>
      <w:r w:rsidR="00BB00E7">
        <w:t xml:space="preserve"> 1051</w:t>
      </w:r>
      <w:r w:rsidRPr="00EE4FBB">
        <w:t xml:space="preserve"> is categorized as priority hazardous substance by the European</w:t>
      </w:r>
      <w:r w:rsidR="002C3D8C">
        <w:t xml:space="preserve"> </w:t>
      </w:r>
      <w:r w:rsidRPr="00EE4FBB">
        <w:t xml:space="preserve">commission </w:t>
      </w:r>
      <w:r w:rsidR="005464A4">
        <w:t>[1]</w:t>
      </w:r>
      <w:r w:rsidRPr="00EE4FBB">
        <w:t xml:space="preserve"> but is used in worldwide as a means to control the fouling on boats and ships. The research to date has tended to report a contamination by alternative biocides Irgarol </w:t>
      </w:r>
      <w:r w:rsidR="00BB00E7">
        <w:t xml:space="preserve">1051 </w:t>
      </w:r>
      <w:r w:rsidRPr="00EE4FBB">
        <w:t xml:space="preserve">in coastal water of Malaysian peninsular </w:t>
      </w:r>
      <w:r w:rsidR="00AC4129">
        <w:t>[2]</w:t>
      </w:r>
      <w:r w:rsidRPr="00EE4FBB">
        <w:t xml:space="preserve"> as well as in sediments and mussels around Malaysian coast</w:t>
      </w:r>
      <w:r w:rsidR="00AC4129">
        <w:t xml:space="preserve"> [3]</w:t>
      </w:r>
      <w:r w:rsidRPr="00EE4FBB">
        <w:t>. Despite their increased use worldwide, far too little attention has been paid to the fate, toxicity and persistence of this booster biocide Irgarol as well as their potential risks on marine ecosystems</w:t>
      </w:r>
      <w:r w:rsidR="002A7B89">
        <w:t xml:space="preserve"> [4]</w:t>
      </w:r>
      <w:r w:rsidRPr="00EE4FBB">
        <w:t xml:space="preserve">. The toxicity of this booster biocide on marine organisms, especially those from tropical and subtropical regions are still largely unknown, as most available and relevant toxicity data were </w:t>
      </w:r>
      <w:r w:rsidRPr="00EE4FBB">
        <w:lastRenderedPageBreak/>
        <w:t xml:space="preserve">generated with temperate species </w:t>
      </w:r>
      <w:r w:rsidRPr="00DF5067">
        <w:fldChar w:fldCharType="begin" w:fldLock="1"/>
      </w:r>
      <w:r w:rsidRPr="00EE4FBB">
        <w:instrText>ADDIN CSL_CITATION { "citationItems" : [ { "id" : "ITEM-1", "itemData" : { "PMID" : "21420693", "abstract" : "Since 1990s, various booster biocides have been increasingly used as substitutes of organotins. However, knowledge about their toxicities on tropical/sub-tropical marine species is significantly lacking. This study comprehensively investigated the acute toxicities of copper, tributyltin (TBT), and five commonly used booster biocides including Irgarol, diuron, zinc pyrithione (ZnPT), copper pyrithione (CuPT) and chlorothalonil on the growth or survival of 12 marine species in which eight of them are native species of subtropical Hong Kong. We found that Irgarol was more toxic than TBT on the growth of autotrophic species. The toxicity of CuPT was comparable to that of TBT on almost all test species, while it showed higher toxicity than TBT on medaka fish larvae. As the usage of these biocides is expected to further increase worldwide, accurate assessments of their ecological risks are required for better informed decision on their management. This study provided useful datasets for such purposes. ?? 2011 Elsevier Ltd.", "author" : [ { "dropping-particle" : "", "family" : "Bao", "given" : "Vivien W W", "non-dropping-particle" : "", "parse-names" : false, "suffix" : "" }, { "dropping-particle" : "", "family" : "Leung", "given" : "Kenneth M Y", "non-dropping-particle" : "", "parse-names" : false, "suffix" : "" }, { "dropping-particle" : "", "family" : "Qiu", "given" : "Jian Wen", "non-dropping-particle" : "", "parse-names" : false, "suffix" : "" }, { "dropping-particle" : "", "family" : "Lam", "given" : "Michael H W", "non-dropping-particle" : "", "parse-names" : false, "suffix" : "" } ], "container-title" : "Marine Pollution Bulletin", "id" : "ITEM-1", "issue" : "5", "issued" : { "date-parts" : [ [ "2011" ] ] }, "page" : "1147-1151", "title" : "Acute toxicities of five commonly used antifouling booster biocides to selected subtropical and cosmopolitan marine species", "type" : "article-journal", "volume" : "62" }, "uris" : [ "http://www.mendeley.com/documents/?uuid=550bb64a-5b07-476c-8863-9a3a500c0846" ] } ], "mendeley" : { "formattedCitation" : "(Bao, Leung, Qiu, &amp; Lam, 2011)", "manualFormatting" : "(Bao et al., 2011)", "plainTextFormattedCitation" : "(Bao, Leung, Qiu, &amp; Lam, 2011)", "previouslyFormattedCitation" : "(Bao, Leung, Qiu, &amp; Lam, 2011)" }, "properties" : { "noteIndex" : 0 }, "schema" : "https://github.com/citation-style-language/schema/raw/master/csl-citation.json" }</w:instrText>
      </w:r>
      <w:r w:rsidRPr="00DF5067">
        <w:fldChar w:fldCharType="separate"/>
      </w:r>
      <w:r w:rsidR="002A7B89">
        <w:rPr>
          <w:noProof/>
        </w:rPr>
        <w:t>[5]</w:t>
      </w:r>
      <w:r w:rsidRPr="00DF5067">
        <w:fldChar w:fldCharType="end"/>
      </w:r>
      <w:r w:rsidRPr="00EE4FBB">
        <w:t xml:space="preserve">. As a </w:t>
      </w:r>
      <w:r w:rsidR="00BB00E7" w:rsidRPr="00EE4FBB">
        <w:t>consequence</w:t>
      </w:r>
      <w:r w:rsidRPr="00EE4FBB">
        <w:t xml:space="preserve">, coral reefs around the world are facing a number of </w:t>
      </w:r>
      <w:r w:rsidR="00BB00E7" w:rsidRPr="00EE4FBB">
        <w:t>threats</w:t>
      </w:r>
      <w:r w:rsidRPr="00EE4FBB">
        <w:t xml:space="preserve"> of the toxic </w:t>
      </w:r>
      <w:r w:rsidR="00311B6E" w:rsidRPr="00EE4FBB">
        <w:t>chemical’s</w:t>
      </w:r>
      <w:r w:rsidRPr="00EE4FBB">
        <w:t xml:space="preserve"> inputs from terrestrial such as domestic activities, agricultural, and industrial</w:t>
      </w:r>
      <w:r w:rsidR="00EC6340">
        <w:t xml:space="preserve"> [6,</w:t>
      </w:r>
      <w:r w:rsidR="00311B6E">
        <w:t xml:space="preserve"> </w:t>
      </w:r>
      <w:r w:rsidR="000A5FB7">
        <w:t>7]</w:t>
      </w:r>
      <w:r w:rsidRPr="00EE4FBB">
        <w:t xml:space="preserve">. For </w:t>
      </w:r>
      <w:r w:rsidR="00EF7C2D" w:rsidRPr="00EE4FBB">
        <w:t>example,</w:t>
      </w:r>
      <w:r w:rsidRPr="00EE4FBB">
        <w:t xml:space="preserve"> in Japan, it was reported that, development activities such as road building, farming, and modification of drainage systems have increased runoff of red soil in coral reefs which have negative impact to coral reef ecosystems</w:t>
      </w:r>
      <w:r w:rsidR="00EC6340">
        <w:t xml:space="preserve"> [4,</w:t>
      </w:r>
      <w:r w:rsidR="00311B6E">
        <w:t xml:space="preserve"> </w:t>
      </w:r>
      <w:r w:rsidR="00EC6340">
        <w:t>8]</w:t>
      </w:r>
      <w:r w:rsidRPr="00EE4FBB">
        <w:t xml:space="preserve">. </w:t>
      </w:r>
      <w:r w:rsidRPr="00EE4FBB">
        <w:rPr>
          <w:rFonts w:eastAsia="AdvEPSTIM"/>
        </w:rPr>
        <w:t xml:space="preserve">Toxic chemical substances are contributing to the destruction of coral reef ecosystems. </w:t>
      </w:r>
      <w:r w:rsidR="000D65A9">
        <w:rPr>
          <w:rFonts w:eastAsia="AdvEPSTIM"/>
        </w:rPr>
        <w:t>Research by K</w:t>
      </w:r>
      <w:r w:rsidR="00095682">
        <w:rPr>
          <w:rFonts w:eastAsia="AdvEPSTIM"/>
        </w:rPr>
        <w:t>nutson et al. [9]</w:t>
      </w:r>
      <w:r w:rsidR="000D65A9">
        <w:rPr>
          <w:rFonts w:eastAsia="AdvEPSTIM"/>
        </w:rPr>
        <w:t xml:space="preserve"> revealed a potential effect of Irgarol 1051 on coral larvae </w:t>
      </w:r>
      <w:r w:rsidR="001B3F89">
        <w:rPr>
          <w:rFonts w:eastAsia="AdvEPSTIM"/>
        </w:rPr>
        <w:t>which significantly reduce the larvae settlement even at low dose of Irgarol 1051 (100ng/l).</w:t>
      </w:r>
      <w:r w:rsidR="000D65A9">
        <w:rPr>
          <w:rFonts w:eastAsia="AdvEPSTIM"/>
        </w:rPr>
        <w:t xml:space="preserve"> </w:t>
      </w:r>
      <w:r w:rsidRPr="00EE4FBB">
        <w:rPr>
          <w:rFonts w:eastAsia="AdvEPSTIM"/>
        </w:rPr>
        <w:t xml:space="preserve">However, </w:t>
      </w:r>
      <w:r w:rsidR="0075484C">
        <w:rPr>
          <w:rFonts w:eastAsia="AdvEPSTIM"/>
        </w:rPr>
        <w:t xml:space="preserve">in </w:t>
      </w:r>
      <w:r w:rsidR="00EF7C2D" w:rsidRPr="00EE4FBB">
        <w:rPr>
          <w:rFonts w:eastAsia="AdvEPSTIM"/>
        </w:rPr>
        <w:t>Malaysi</w:t>
      </w:r>
      <w:r w:rsidR="00EF7C2D">
        <w:rPr>
          <w:rFonts w:eastAsia="AdvEPSTIM"/>
        </w:rPr>
        <w:t xml:space="preserve">a </w:t>
      </w:r>
      <w:r w:rsidR="00EF7C2D" w:rsidRPr="00EE4FBB">
        <w:rPr>
          <w:rFonts w:eastAsia="AdvEPSTIM"/>
        </w:rPr>
        <w:t>most</w:t>
      </w:r>
      <w:r w:rsidRPr="00EE4FBB">
        <w:rPr>
          <w:rFonts w:eastAsia="AdvEPSTIM"/>
        </w:rPr>
        <w:t xml:space="preserve"> of the </w:t>
      </w:r>
      <w:r w:rsidR="00EF7C2D" w:rsidRPr="00EE4FBB">
        <w:rPr>
          <w:rFonts w:eastAsia="AdvEPSTIM"/>
        </w:rPr>
        <w:t>pollutant’s</w:t>
      </w:r>
      <w:r w:rsidRPr="00EE4FBB">
        <w:rPr>
          <w:rFonts w:eastAsia="AdvEPSTIM"/>
        </w:rPr>
        <w:t xml:space="preserve"> studies have been focus</w:t>
      </w:r>
      <w:r w:rsidR="0075484C">
        <w:rPr>
          <w:rFonts w:eastAsia="AdvEPSTIM"/>
        </w:rPr>
        <w:t>ed</w:t>
      </w:r>
      <w:r w:rsidRPr="00EE4FBB">
        <w:rPr>
          <w:rFonts w:eastAsia="AdvEPSTIM"/>
        </w:rPr>
        <w:t xml:space="preserve"> on heavy metals</w:t>
      </w:r>
      <w:r w:rsidR="0075484C">
        <w:rPr>
          <w:rFonts w:eastAsia="AdvEPSTIM"/>
        </w:rPr>
        <w:t xml:space="preserve"> either</w:t>
      </w:r>
      <w:r w:rsidRPr="00EE4FBB">
        <w:rPr>
          <w:rFonts w:eastAsia="AdvEPSTIM"/>
        </w:rPr>
        <w:t xml:space="preserve"> in ports, marinas and </w:t>
      </w:r>
      <w:r w:rsidR="0075484C">
        <w:rPr>
          <w:rFonts w:eastAsia="AdvEPSTIM"/>
        </w:rPr>
        <w:t>i</w:t>
      </w:r>
      <w:r w:rsidR="0075484C" w:rsidRPr="00EE4FBB">
        <w:rPr>
          <w:rFonts w:eastAsia="AdvEPSTIM"/>
        </w:rPr>
        <w:t>slands</w:t>
      </w:r>
      <w:r w:rsidRPr="00EE4FBB">
        <w:rPr>
          <w:rFonts w:eastAsia="AdvEPSTIM"/>
        </w:rPr>
        <w:t>; but attention has not been paid to the distribution and impacts of antifouling chemicals (</w:t>
      </w:r>
      <w:r w:rsidR="00311B6E">
        <w:rPr>
          <w:rFonts w:eastAsia="AdvEPSTIM"/>
          <w:i/>
        </w:rPr>
        <w:t>e.g.,</w:t>
      </w:r>
      <w:r w:rsidR="002D260B">
        <w:rPr>
          <w:rFonts w:eastAsia="AdvEPSTIM"/>
          <w:i/>
        </w:rPr>
        <w:t xml:space="preserve"> </w:t>
      </w:r>
      <w:r w:rsidRPr="00EE4FBB">
        <w:rPr>
          <w:rFonts w:eastAsia="AdvEPSTIM"/>
        </w:rPr>
        <w:t xml:space="preserve">Irgarol) in this region. </w:t>
      </w:r>
      <w:r w:rsidRPr="00EE4FBB">
        <w:t xml:space="preserve">Recently, we reported the effects of Irgarol on fatty acid of Asian sea-bass, </w:t>
      </w:r>
      <w:proofErr w:type="spellStart"/>
      <w:r w:rsidRPr="00EE4FBB">
        <w:rPr>
          <w:i/>
        </w:rPr>
        <w:t>Lates</w:t>
      </w:r>
      <w:proofErr w:type="spellEnd"/>
      <w:r w:rsidRPr="00EE4FBB">
        <w:rPr>
          <w:i/>
        </w:rPr>
        <w:t xml:space="preserve"> </w:t>
      </w:r>
      <w:proofErr w:type="spellStart"/>
      <w:r>
        <w:rPr>
          <w:i/>
        </w:rPr>
        <w:t>c</w:t>
      </w:r>
      <w:r w:rsidRPr="00EE4FBB">
        <w:rPr>
          <w:i/>
        </w:rPr>
        <w:t>alcarifer</w:t>
      </w:r>
      <w:proofErr w:type="spellEnd"/>
      <w:r w:rsidRPr="00EE4FBB">
        <w:t xml:space="preserve"> in M</w:t>
      </w:r>
      <w:r w:rsidR="00F01717">
        <w:t xml:space="preserve">alaysia [10] </w:t>
      </w:r>
      <w:r w:rsidRPr="00EE4FBB">
        <w:t>but still there is a significant gap on research information regarding to the toxicity of new antifouling chemicals such as Irgarol in relation with the health of coral reef organisms worldwide.</w:t>
      </w:r>
    </w:p>
    <w:p w14:paraId="45D317C9" w14:textId="097ADB68" w:rsidR="002B3EF7" w:rsidRDefault="002B3EF7" w:rsidP="006D1079">
      <w:pPr>
        <w:spacing w:line="240" w:lineRule="auto"/>
        <w:rPr>
          <w:rFonts w:eastAsia="AdvEPSTIM"/>
        </w:rPr>
      </w:pPr>
      <w:r w:rsidRPr="00EE4FBB">
        <w:t xml:space="preserve">Comparatively few studies have dealt with the effects of new antifouling Irgarol in particular on different coral reef organism in aquatic systems. Furthermore, the studies that have dealt with the effects of Irgarol on lake or river bacteria, have seldom examined these effects on the composition of these </w:t>
      </w:r>
      <w:r w:rsidR="00EF7C2D" w:rsidRPr="00EE4FBB">
        <w:t>communities [</w:t>
      </w:r>
      <w:r w:rsidR="00A53B98">
        <w:t>11]</w:t>
      </w:r>
      <w:r w:rsidRPr="00EE4FBB">
        <w:t xml:space="preserve"> or have analysed the whole microbial communities or the whole plankton </w:t>
      </w:r>
      <w:r w:rsidR="00A53B98">
        <w:t>[12]</w:t>
      </w:r>
      <w:r w:rsidRPr="00EE4FBB">
        <w:t xml:space="preserve"> without testing the direct effects of these pollutants on marine organisms using fatty acid as an indicator. Hence, the direct effects of Irgarol and many other pesticides on natural aquatic organisms are poorly known. Understanding the effects of Irgarol and other pesticides on coral reef is of interest, given that</w:t>
      </w:r>
      <w:r w:rsidR="0075484C">
        <w:t xml:space="preserve"> the</w:t>
      </w:r>
      <w:r w:rsidRPr="00EE4FBB">
        <w:t xml:space="preserve"> alteration of marine communities might affect</w:t>
      </w:r>
      <w:r w:rsidR="0075484C">
        <w:t xml:space="preserve"> their</w:t>
      </w:r>
      <w:r w:rsidRPr="00EE4FBB">
        <w:t xml:space="preserve"> ecosystem function.</w:t>
      </w:r>
      <w:r>
        <w:t xml:space="preserve"> Therefore, t</w:t>
      </w:r>
      <w:r w:rsidRPr="00EE4FBB">
        <w:rPr>
          <w:rFonts w:eastAsia="AdvEPSTIM"/>
        </w:rPr>
        <w:t xml:space="preserve">his study was </w:t>
      </w:r>
      <w:r>
        <w:rPr>
          <w:rFonts w:eastAsia="AdvEPSTIM"/>
        </w:rPr>
        <w:t>carried out</w:t>
      </w:r>
      <w:r w:rsidRPr="00EE4FBB">
        <w:rPr>
          <w:rFonts w:eastAsia="AdvEPSTIM"/>
        </w:rPr>
        <w:t xml:space="preserve"> to determine the fatty acid profile of fresh sample (control) and compared with those short term exposed </w:t>
      </w:r>
      <w:r w:rsidRPr="00EE4FBB">
        <w:rPr>
          <w:rFonts w:eastAsia="AdvEPSTIM"/>
          <w:i/>
        </w:rPr>
        <w:t>Galaxea fascicularis</w:t>
      </w:r>
      <w:r w:rsidRPr="00EE4FBB">
        <w:rPr>
          <w:rFonts w:eastAsia="AdvEPSTIM"/>
        </w:rPr>
        <w:t xml:space="preserve"> in different doses of Irgarol to realize environmental causing damages to these vital marine natural resources.</w:t>
      </w:r>
    </w:p>
    <w:p w14:paraId="057BD115" w14:textId="4FDB7862" w:rsidR="002B3EF7" w:rsidRDefault="002B3EF7" w:rsidP="00FE75DA">
      <w:pPr>
        <w:pStyle w:val="Heading1"/>
        <w:rPr>
          <w:rFonts w:eastAsia="AdvEPSTIM"/>
        </w:rPr>
      </w:pPr>
      <w:r>
        <w:rPr>
          <w:rFonts w:eastAsia="AdvEPSTIM"/>
        </w:rPr>
        <w:t>Material</w:t>
      </w:r>
      <w:r w:rsidR="00311B6E">
        <w:rPr>
          <w:rFonts w:eastAsia="AdvEPSTIM"/>
        </w:rPr>
        <w:t>s</w:t>
      </w:r>
      <w:r>
        <w:rPr>
          <w:rFonts w:eastAsia="AdvEPSTIM"/>
        </w:rPr>
        <w:t xml:space="preserve"> and Method</w:t>
      </w:r>
      <w:r w:rsidR="00311B6E">
        <w:rPr>
          <w:rFonts w:eastAsia="AdvEPSTIM"/>
        </w:rPr>
        <w:t>s</w:t>
      </w:r>
    </w:p>
    <w:p w14:paraId="1FECC038" w14:textId="2C67AF69" w:rsidR="002B3EF7" w:rsidRPr="00531086" w:rsidRDefault="002B3EF7" w:rsidP="00311B6E">
      <w:pPr>
        <w:pStyle w:val="Heading2"/>
        <w:spacing w:before="0" w:after="0"/>
        <w:rPr>
          <w:rFonts w:eastAsia="AdvEPSTIM"/>
        </w:rPr>
      </w:pPr>
      <w:r w:rsidRPr="00C924FE">
        <w:t>Experimental</w:t>
      </w:r>
      <w:r w:rsidRPr="00531086">
        <w:rPr>
          <w:rFonts w:eastAsia="AdvEPSTIM"/>
        </w:rPr>
        <w:t xml:space="preserve"> </w:t>
      </w:r>
      <w:r w:rsidR="00311B6E">
        <w:rPr>
          <w:rFonts w:eastAsia="AdvEPSTIM"/>
        </w:rPr>
        <w:t>d</w:t>
      </w:r>
      <w:r w:rsidRPr="00531086">
        <w:rPr>
          <w:rFonts w:eastAsia="AdvEPSTIM"/>
        </w:rPr>
        <w:t>esign</w:t>
      </w:r>
    </w:p>
    <w:p w14:paraId="57826403" w14:textId="77E2A331" w:rsidR="002B3EF7" w:rsidRPr="008276C8" w:rsidRDefault="002B3EF7" w:rsidP="006D1079">
      <w:pPr>
        <w:spacing w:after="0" w:line="240" w:lineRule="auto"/>
        <w:rPr>
          <w:rFonts w:eastAsia="Times New Roman"/>
        </w:rPr>
      </w:pPr>
      <w:r w:rsidRPr="00EE4FBB">
        <w:t>Fresh corals (</w:t>
      </w:r>
      <w:r w:rsidRPr="00EE4FBB">
        <w:rPr>
          <w:i/>
        </w:rPr>
        <w:t>Galaxea fascicularis</w:t>
      </w:r>
      <w:r w:rsidRPr="00EE4FBB">
        <w:t xml:space="preserve">) were taken from </w:t>
      </w:r>
      <w:r w:rsidR="002974A5">
        <w:t xml:space="preserve">Pulau </w:t>
      </w:r>
      <w:r w:rsidRPr="00EE4FBB">
        <w:t>Bidong, Terengganu</w:t>
      </w:r>
      <w:r w:rsidRPr="008276C8">
        <w:t>,</w:t>
      </w:r>
      <w:r w:rsidRPr="00EE4FBB">
        <w:t xml:space="preserve"> Malaysi</w:t>
      </w:r>
      <w:r w:rsidRPr="008276C8">
        <w:rPr>
          <w:color w:val="000000" w:themeColor="text1"/>
        </w:rPr>
        <w:t>a (</w:t>
      </w:r>
      <w:r w:rsidRPr="008276C8">
        <w:rPr>
          <w:rStyle w:val="latitude"/>
          <w:color w:val="000000" w:themeColor="text1"/>
        </w:rPr>
        <w:t>5°37′N</w:t>
      </w:r>
      <w:r w:rsidRPr="008276C8">
        <w:rPr>
          <w:rStyle w:val="apple-converted-space"/>
          <w:rFonts w:eastAsia="Times New Roman"/>
          <w:color w:val="000000" w:themeColor="text1"/>
        </w:rPr>
        <w:t> </w:t>
      </w:r>
      <w:r w:rsidRPr="008276C8">
        <w:rPr>
          <w:rStyle w:val="longitude"/>
          <w:rFonts w:eastAsia="Times New Roman"/>
          <w:color w:val="000000" w:themeColor="text1"/>
        </w:rPr>
        <w:t>103°4′E</w:t>
      </w:r>
      <w:r w:rsidRPr="008276C8">
        <w:rPr>
          <w:rFonts w:eastAsia="Times New Roman"/>
          <w:color w:val="000000" w:themeColor="text1"/>
        </w:rPr>
        <w:t>)</w:t>
      </w:r>
      <w:r w:rsidRPr="00EE4FBB">
        <w:t xml:space="preserve">. The corals were acclimatized for 2 weeks in well aerated holding polyethylene tanks (500 L), containing natural seawater with a salinity of 30 ppt, under a natural photoperiod 12 h:12 h (light: dark) cycle. The water in the tank was passed through a 1-mm filter, treated with UV-sterilized and refilled daily. </w:t>
      </w:r>
      <w:r w:rsidR="0075484C">
        <w:t xml:space="preserve">For the purpose of the experiment, </w:t>
      </w:r>
      <w:r w:rsidR="002974A5">
        <w:t>t</w:t>
      </w:r>
      <w:r w:rsidRPr="00EE4FBB">
        <w:t xml:space="preserve">he coral was not fed at all. </w:t>
      </w:r>
    </w:p>
    <w:p w14:paraId="268703FA" w14:textId="77777777" w:rsidR="004E21F8" w:rsidRDefault="004E21F8" w:rsidP="006D1079">
      <w:pPr>
        <w:spacing w:after="0" w:line="240" w:lineRule="auto"/>
      </w:pPr>
    </w:p>
    <w:p w14:paraId="7DA13AB5" w14:textId="5371A009" w:rsidR="002B3EF7" w:rsidRDefault="002B3EF7" w:rsidP="006D1079">
      <w:pPr>
        <w:spacing w:after="0" w:line="240" w:lineRule="auto"/>
        <w:rPr>
          <w:rFonts w:eastAsia="Times New Roman"/>
        </w:rPr>
      </w:pPr>
      <w:r w:rsidRPr="00EE4FBB">
        <w:t>A stock solution of 1000 mg/l Irgarol</w:t>
      </w:r>
      <w:r w:rsidR="00BD72FF">
        <w:t xml:space="preserve"> (</w:t>
      </w:r>
      <w:r w:rsidR="005A394D">
        <w:t>Sigma-Aldrich</w:t>
      </w:r>
      <w:r w:rsidR="00BD72FF">
        <w:t>)</w:t>
      </w:r>
      <w:r w:rsidRPr="00EE4FBB">
        <w:t xml:space="preserve"> was prepared by using acetone and the working concentrations were made up by spik</w:t>
      </w:r>
      <w:r w:rsidR="00BD72FF">
        <w:t>ing</w:t>
      </w:r>
      <w:r w:rsidRPr="00EE4FBB">
        <w:t xml:space="preserve"> the </w:t>
      </w:r>
      <w:r w:rsidRPr="006257A8">
        <w:t>required concentrations to the sea water</w:t>
      </w:r>
      <w:r w:rsidR="00BD72FF" w:rsidRPr="005A394D">
        <w:t xml:space="preserve"> (volume</w:t>
      </w:r>
      <w:r w:rsidR="006257A8" w:rsidRPr="00FD075B">
        <w:t xml:space="preserve">= </w:t>
      </w:r>
      <w:r w:rsidR="003C2573">
        <w:t>3000</w:t>
      </w:r>
      <w:r w:rsidR="006257A8" w:rsidRPr="00FD075B">
        <w:t xml:space="preserve"> </w:t>
      </w:r>
      <w:r w:rsidR="003C2573">
        <w:t>m</w:t>
      </w:r>
      <w:r w:rsidR="006257A8" w:rsidRPr="00FD075B">
        <w:t>L</w:t>
      </w:r>
      <w:r w:rsidR="00BD72FF" w:rsidRPr="006257A8">
        <w:t>)</w:t>
      </w:r>
      <w:r w:rsidRPr="005A394D">
        <w:t>.</w:t>
      </w:r>
      <w:r w:rsidRPr="00EE4FBB">
        <w:rPr>
          <w:i/>
        </w:rPr>
        <w:t xml:space="preserve"> Galaxea fascicularis</w:t>
      </w:r>
      <w:r w:rsidRPr="00EE4FBB">
        <w:t xml:space="preserve"> were acclimatized for two weeks in the laboratory before the acute exposure tests to Irgarol for </w:t>
      </w:r>
      <w:r w:rsidRPr="00AF5482">
        <w:t>96</w:t>
      </w:r>
      <w:r w:rsidR="00BD72FF">
        <w:t xml:space="preserve"> </w:t>
      </w:r>
      <w:r w:rsidRPr="00AF5482">
        <w:t>h</w:t>
      </w:r>
      <w:r w:rsidR="00BD72FF">
        <w:t>rs</w:t>
      </w:r>
      <w:r w:rsidRPr="00AF5482">
        <w:t xml:space="preserve"> </w:t>
      </w:r>
      <w:r w:rsidR="001818A2">
        <w:t>[13]</w:t>
      </w:r>
      <w:r w:rsidR="00897586">
        <w:t xml:space="preserve"> as shown in </w:t>
      </w:r>
      <w:r w:rsidR="00BA45C0" w:rsidRPr="00AF5482">
        <w:t>Figure 1</w:t>
      </w:r>
      <w:r w:rsidRPr="00AF5482">
        <w:t>. Water quality characteristics were measured daily: dissolved oxygen (DO) 7.2±0.5 mg/</w:t>
      </w:r>
      <w:r w:rsidR="00BD72FF">
        <w:t>L</w:t>
      </w:r>
      <w:r w:rsidRPr="00AF5482">
        <w:t>, and pH 7.69±0.2, but the temperature was automatically controlled to 27</w:t>
      </w:r>
      <w:r w:rsidR="00BD72FF">
        <w:t xml:space="preserve"> </w:t>
      </w:r>
      <w:r w:rsidRPr="00AF5482">
        <w:rPr>
          <w:vertAlign w:val="superscript"/>
        </w:rPr>
        <w:t>0</w:t>
      </w:r>
      <w:r w:rsidRPr="00AF5482">
        <w:t>C using cooling chiller throughout the whole experiment duration</w:t>
      </w:r>
      <w:r w:rsidRPr="00EE4FBB">
        <w:t xml:space="preserve">. After the two weeks acclimatization period, corals were transferred into different experimental tanks containing three litres of water and exposed to test concentrations of </w:t>
      </w:r>
      <w:r>
        <w:t xml:space="preserve">0 (T1), </w:t>
      </w:r>
      <w:r w:rsidRPr="00EE4FBB">
        <w:t>20</w:t>
      </w:r>
      <w:r w:rsidR="00BD72FF">
        <w:t xml:space="preserve"> </w:t>
      </w:r>
      <w:r w:rsidR="00BD72FF" w:rsidRPr="00EE4FBB">
        <w:rPr>
          <w:rFonts w:eastAsia="Times New Roman"/>
        </w:rPr>
        <w:t>µg/L</w:t>
      </w:r>
      <w:r>
        <w:t xml:space="preserve"> (T2)</w:t>
      </w:r>
      <w:r w:rsidRPr="00EE4FBB">
        <w:t>, 100</w:t>
      </w:r>
      <w:r w:rsidR="00BD72FF">
        <w:t xml:space="preserve"> </w:t>
      </w:r>
      <w:r w:rsidR="00BD72FF" w:rsidRPr="00EE4FBB">
        <w:rPr>
          <w:rFonts w:eastAsia="Times New Roman"/>
        </w:rPr>
        <w:t>µg/L</w:t>
      </w:r>
      <w:r>
        <w:t xml:space="preserve"> (T3)</w:t>
      </w:r>
      <w:r w:rsidRPr="00EE4FBB">
        <w:t>, and 500</w:t>
      </w:r>
      <w:r w:rsidR="00BD72FF">
        <w:t xml:space="preserve"> </w:t>
      </w:r>
      <w:r w:rsidRPr="00EE4FBB">
        <w:rPr>
          <w:rFonts w:eastAsia="Times New Roman"/>
        </w:rPr>
        <w:t xml:space="preserve">µg/L </w:t>
      </w:r>
      <w:r>
        <w:rPr>
          <w:rFonts w:eastAsia="Times New Roman"/>
        </w:rPr>
        <w:t xml:space="preserve">(T4) </w:t>
      </w:r>
      <w:r w:rsidRPr="00EE4FBB">
        <w:rPr>
          <w:rFonts w:eastAsia="Times New Roman"/>
        </w:rPr>
        <w:t xml:space="preserve">of Irgarol in three replicates for 96h. </w:t>
      </w:r>
      <w:r w:rsidR="00F952ED">
        <w:rPr>
          <w:rFonts w:eastAsia="Times New Roman"/>
        </w:rPr>
        <w:t>Samples in</w:t>
      </w:r>
      <w:r w:rsidRPr="00EE4FBB">
        <w:rPr>
          <w:rFonts w:eastAsia="Times New Roman"/>
        </w:rPr>
        <w:t xml:space="preserve"> control </w:t>
      </w:r>
      <w:r w:rsidR="00F952ED">
        <w:rPr>
          <w:rFonts w:eastAsia="Times New Roman"/>
        </w:rPr>
        <w:t>the control tank was</w:t>
      </w:r>
      <w:r w:rsidRPr="00EE4FBB">
        <w:rPr>
          <w:rFonts w:eastAsia="Times New Roman"/>
        </w:rPr>
        <w:t xml:space="preserve"> kept for the sake of comparison. After four days (96h</w:t>
      </w:r>
      <w:r w:rsidR="00BD72FF">
        <w:rPr>
          <w:rFonts w:eastAsia="Times New Roman"/>
        </w:rPr>
        <w:t>rs</w:t>
      </w:r>
      <w:r w:rsidRPr="00EE4FBB">
        <w:rPr>
          <w:rFonts w:eastAsia="Times New Roman"/>
        </w:rPr>
        <w:t xml:space="preserve">), the tissue of the coral </w:t>
      </w:r>
      <w:r w:rsidR="00F952ED" w:rsidRPr="00EE4FBB">
        <w:rPr>
          <w:rFonts w:eastAsia="Times New Roman"/>
        </w:rPr>
        <w:t>was</w:t>
      </w:r>
      <w:r w:rsidRPr="00EE4FBB">
        <w:rPr>
          <w:rFonts w:eastAsia="Times New Roman"/>
        </w:rPr>
        <w:t xml:space="preserve"> removed by using water pick and taken to the laboratory for fatty acid analysis.</w:t>
      </w:r>
    </w:p>
    <w:p w14:paraId="063EA253" w14:textId="77777777" w:rsidR="002E0776" w:rsidRPr="008276C8" w:rsidRDefault="002E0776" w:rsidP="006D1079">
      <w:pPr>
        <w:spacing w:after="0" w:line="240" w:lineRule="auto"/>
        <w:rPr>
          <w:rFonts w:eastAsia="Times New Roman"/>
        </w:rPr>
      </w:pPr>
    </w:p>
    <w:p w14:paraId="7F534E31" w14:textId="3D1D6E4D" w:rsidR="002B3EF7" w:rsidRDefault="009A7E35" w:rsidP="00717871">
      <w:pPr>
        <w:jc w:val="center"/>
      </w:pPr>
      <w:r>
        <w:rPr>
          <w:noProof/>
          <w:lang w:eastAsia="en-MY"/>
        </w:rPr>
        <w:lastRenderedPageBreak/>
        <w:drawing>
          <wp:inline distT="0" distB="0" distL="0" distR="0" wp14:anchorId="3776C62E" wp14:editId="37B4F924">
            <wp:extent cx="2942217" cy="29614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56830" cy="2976113"/>
                    </a:xfrm>
                    <a:prstGeom prst="rect">
                      <a:avLst/>
                    </a:prstGeom>
                    <a:noFill/>
                  </pic:spPr>
                </pic:pic>
              </a:graphicData>
            </a:graphic>
          </wp:inline>
        </w:drawing>
      </w:r>
    </w:p>
    <w:p w14:paraId="2624B5BA" w14:textId="566EA443" w:rsidR="002B3EF7" w:rsidRPr="00C924FE" w:rsidRDefault="00BA45C0" w:rsidP="00311B6E">
      <w:pPr>
        <w:pStyle w:val="Caption"/>
        <w:ind w:left="709" w:hanging="709"/>
        <w:jc w:val="both"/>
      </w:pPr>
      <w:r w:rsidRPr="00C924FE">
        <w:t>Figure 1.</w:t>
      </w:r>
      <w:r w:rsidR="002B3EF7" w:rsidRPr="00C924FE">
        <w:t xml:space="preserve"> Schematic diagram of </w:t>
      </w:r>
      <w:r w:rsidR="00BD72FF">
        <w:t>a</w:t>
      </w:r>
      <w:r w:rsidR="00BD72FF" w:rsidRPr="00C924FE">
        <w:t xml:space="preserve">cclimation </w:t>
      </w:r>
      <w:r w:rsidR="00BD72FF">
        <w:t>t</w:t>
      </w:r>
      <w:r w:rsidR="00BD72FF" w:rsidRPr="00C924FE">
        <w:t xml:space="preserve">ank </w:t>
      </w:r>
      <w:r w:rsidR="002B3EF7" w:rsidRPr="00C924FE">
        <w:t xml:space="preserve">(top) and </w:t>
      </w:r>
      <w:r w:rsidR="00BD72FF">
        <w:t>e</w:t>
      </w:r>
      <w:r w:rsidR="00BD72FF" w:rsidRPr="00C924FE">
        <w:t xml:space="preserve">xperiment </w:t>
      </w:r>
      <w:r w:rsidR="00BD72FF">
        <w:t>t</w:t>
      </w:r>
      <w:r w:rsidR="00BD72FF" w:rsidRPr="00C924FE">
        <w:t xml:space="preserve">anks </w:t>
      </w:r>
      <w:r w:rsidR="002B3EF7" w:rsidRPr="00C924FE">
        <w:t>(bottom) during exposure</w:t>
      </w:r>
      <w:r w:rsidR="00C924FE" w:rsidRPr="00C924FE">
        <w:t xml:space="preserve"> </w:t>
      </w:r>
      <w:r w:rsidR="002B3EF7" w:rsidRPr="00C924FE">
        <w:t xml:space="preserve">experiment of Irgarol on the corals </w:t>
      </w:r>
      <w:r w:rsidR="002B3EF7" w:rsidRPr="00FD075B">
        <w:rPr>
          <w:i/>
          <w:iCs w:val="0"/>
        </w:rPr>
        <w:t>Galaxea fascicularis</w:t>
      </w:r>
      <w:r w:rsidR="002B3EF7" w:rsidRPr="00C924FE">
        <w:t xml:space="preserve">. A, power supply; B, </w:t>
      </w:r>
      <w:r w:rsidR="00CC32B9" w:rsidRPr="00C924FE">
        <w:t>aeration</w:t>
      </w:r>
      <w:r w:rsidR="002B3EF7" w:rsidRPr="00C924FE">
        <w:t xml:space="preserve"> compressor; C, lamp; D, water chiller; E, outflow water; F, inflow and outflow chiller water; G, aeration tubes; H, filter; I, water pump. T1 to T</w:t>
      </w:r>
      <w:r w:rsidR="009A7E35" w:rsidRPr="00C924FE">
        <w:t>3</w:t>
      </w:r>
      <w:r w:rsidR="002B3EF7" w:rsidRPr="00C924FE">
        <w:t xml:space="preserve"> are Irgarol test concentrations of 20</w:t>
      </w:r>
      <w:r w:rsidR="00BD72FF">
        <w:t xml:space="preserve"> </w:t>
      </w:r>
      <w:r w:rsidR="00BD72FF" w:rsidRPr="00C924FE">
        <w:t>µg/L</w:t>
      </w:r>
      <w:r w:rsidR="002B3EF7" w:rsidRPr="00C924FE">
        <w:t>, 100</w:t>
      </w:r>
      <w:r w:rsidR="00BD72FF">
        <w:t xml:space="preserve"> </w:t>
      </w:r>
      <w:r w:rsidR="00BD72FF" w:rsidRPr="00C924FE">
        <w:t>µg/L</w:t>
      </w:r>
      <w:r w:rsidR="002B3EF7" w:rsidRPr="00C924FE">
        <w:t>, and 500</w:t>
      </w:r>
      <w:r w:rsidR="00BD72FF">
        <w:t xml:space="preserve"> </w:t>
      </w:r>
      <w:r w:rsidR="002B3EF7" w:rsidRPr="00C924FE">
        <w:t>µg/L, respectively</w:t>
      </w:r>
      <w:r w:rsidR="009A7E35" w:rsidRPr="00C924FE">
        <w:t xml:space="preserve"> while TC as control</w:t>
      </w:r>
      <w:r w:rsidR="002B3EF7" w:rsidRPr="00C924FE">
        <w:t>.</w:t>
      </w:r>
    </w:p>
    <w:p w14:paraId="07A331DA" w14:textId="31F69EF6" w:rsidR="00B94F32" w:rsidRPr="00311B6E" w:rsidRDefault="00B94F32" w:rsidP="00BA45C0">
      <w:pPr>
        <w:pStyle w:val="Heading2"/>
        <w:spacing w:before="0" w:after="0"/>
        <w:rPr>
          <w:iCs/>
        </w:rPr>
      </w:pPr>
      <w:r w:rsidRPr="00311B6E">
        <w:rPr>
          <w:iCs/>
        </w:rPr>
        <w:t xml:space="preserve">Sample </w:t>
      </w:r>
      <w:r w:rsidR="00311B6E">
        <w:rPr>
          <w:iCs/>
        </w:rPr>
        <w:t>p</w:t>
      </w:r>
      <w:r w:rsidRPr="00311B6E">
        <w:rPr>
          <w:iCs/>
        </w:rPr>
        <w:t>reparation</w:t>
      </w:r>
      <w:r w:rsidR="00311B6E" w:rsidRPr="00311B6E">
        <w:rPr>
          <w:iCs/>
        </w:rPr>
        <w:t xml:space="preserve">: </w:t>
      </w:r>
      <w:r w:rsidRPr="00311B6E">
        <w:rPr>
          <w:iCs/>
        </w:rPr>
        <w:t xml:space="preserve">Fatty </w:t>
      </w:r>
      <w:r w:rsidR="00311B6E" w:rsidRPr="00311B6E">
        <w:rPr>
          <w:iCs/>
        </w:rPr>
        <w:t>acid methyl ester extraction</w:t>
      </w:r>
    </w:p>
    <w:p w14:paraId="6280D2F1" w14:textId="3681B87A" w:rsidR="00B94F32" w:rsidRDefault="00B94F32" w:rsidP="007E56FE">
      <w:pPr>
        <w:spacing w:after="0" w:line="240" w:lineRule="auto"/>
        <w:rPr>
          <w:rFonts w:cs="Times New Roman"/>
        </w:rPr>
      </w:pPr>
      <w:r w:rsidRPr="00BA45C0">
        <w:rPr>
          <w:rFonts w:cs="Times New Roman"/>
        </w:rPr>
        <w:t xml:space="preserve">Tissues of </w:t>
      </w:r>
      <w:r w:rsidRPr="00BA45C0">
        <w:rPr>
          <w:rFonts w:eastAsia="Times New Roman" w:cs="Times New Roman"/>
          <w:i/>
        </w:rPr>
        <w:t xml:space="preserve">Galaxea fascicularis </w:t>
      </w:r>
      <w:r w:rsidRPr="00BA45C0">
        <w:rPr>
          <w:rFonts w:cs="Times New Roman"/>
        </w:rPr>
        <w:t xml:space="preserve">were taken as samples for fatty acid composition analysis. The one step method </w:t>
      </w:r>
      <w:r w:rsidR="00026743">
        <w:rPr>
          <w:rFonts w:cs="Times New Roman"/>
        </w:rPr>
        <w:t>[1</w:t>
      </w:r>
      <w:r w:rsidR="00CE440C">
        <w:rPr>
          <w:rFonts w:cs="Times New Roman"/>
        </w:rPr>
        <w:t>4</w:t>
      </w:r>
      <w:r w:rsidR="00026743">
        <w:rPr>
          <w:rFonts w:cs="Times New Roman"/>
        </w:rPr>
        <w:t>]</w:t>
      </w:r>
      <w:r w:rsidRPr="00BA45C0">
        <w:rPr>
          <w:rFonts w:cs="Times New Roman"/>
        </w:rPr>
        <w:t xml:space="preserve"> was used in this experiment to combine extraction and esterification processes </w:t>
      </w:r>
      <w:r w:rsidR="00636FF6">
        <w:rPr>
          <w:rFonts w:cs="Times New Roman"/>
        </w:rPr>
        <w:t>in</w:t>
      </w:r>
      <w:r w:rsidR="00636FF6" w:rsidRPr="00BA45C0">
        <w:rPr>
          <w:rFonts w:cs="Times New Roman"/>
        </w:rPr>
        <w:t xml:space="preserve"> </w:t>
      </w:r>
      <w:r w:rsidRPr="00BA45C0">
        <w:rPr>
          <w:rFonts w:cs="Times New Roman"/>
        </w:rPr>
        <w:t>a single tube. Three replicates of each tissue samples (200</w:t>
      </w:r>
      <w:r w:rsidR="00311B6E">
        <w:rPr>
          <w:rFonts w:eastAsia="AdvTT6120e2aa+20" w:cs="Times New Roman"/>
        </w:rPr>
        <w:t>-</w:t>
      </w:r>
      <w:r w:rsidRPr="00BA45C0">
        <w:rPr>
          <w:rFonts w:cs="Times New Roman"/>
        </w:rPr>
        <w:t xml:space="preserve">300 mg) were mixed with 4 </w:t>
      </w:r>
      <w:r w:rsidR="00636FF6" w:rsidRPr="00BA45C0">
        <w:rPr>
          <w:rFonts w:cs="Times New Roman"/>
        </w:rPr>
        <w:t>m</w:t>
      </w:r>
      <w:r w:rsidR="00636FF6">
        <w:rPr>
          <w:rFonts w:cs="Times New Roman"/>
        </w:rPr>
        <w:t>L</w:t>
      </w:r>
      <w:r w:rsidR="00636FF6" w:rsidRPr="00BA45C0">
        <w:rPr>
          <w:rFonts w:cs="Times New Roman"/>
        </w:rPr>
        <w:t xml:space="preserve"> </w:t>
      </w:r>
      <w:r w:rsidRPr="00BA45C0">
        <w:rPr>
          <w:rFonts w:cs="Times New Roman"/>
        </w:rPr>
        <w:t xml:space="preserve">of hexane and 1 </w:t>
      </w:r>
      <w:r w:rsidR="00636FF6" w:rsidRPr="00BA45C0">
        <w:rPr>
          <w:rFonts w:cs="Times New Roman"/>
        </w:rPr>
        <w:t>m</w:t>
      </w:r>
      <w:r w:rsidR="00636FF6">
        <w:rPr>
          <w:rFonts w:cs="Times New Roman"/>
        </w:rPr>
        <w:t>L</w:t>
      </w:r>
      <w:r w:rsidR="009245D7">
        <w:rPr>
          <w:rFonts w:cs="Times New Roman"/>
        </w:rPr>
        <w:t xml:space="preserve"> (1</w:t>
      </w:r>
      <w:r w:rsidR="00311B6E">
        <w:rPr>
          <w:rFonts w:cs="Times New Roman"/>
        </w:rPr>
        <w:t xml:space="preserve"> </w:t>
      </w:r>
      <w:r w:rsidR="009245D7">
        <w:rPr>
          <w:rFonts w:cs="Times New Roman"/>
        </w:rPr>
        <w:t>mg/mL)</w:t>
      </w:r>
      <w:r w:rsidR="00636FF6" w:rsidRPr="00BA45C0">
        <w:rPr>
          <w:rFonts w:cs="Times New Roman"/>
        </w:rPr>
        <w:t xml:space="preserve"> </w:t>
      </w:r>
      <w:r w:rsidRPr="00BA45C0">
        <w:rPr>
          <w:rFonts w:cs="Times New Roman"/>
        </w:rPr>
        <w:t>of internal standard</w:t>
      </w:r>
      <w:r w:rsidR="00636FF6">
        <w:rPr>
          <w:rFonts w:cs="Times New Roman"/>
        </w:rPr>
        <w:t xml:space="preserve"> (</w:t>
      </w:r>
      <w:r w:rsidR="007E56FE" w:rsidRPr="007E56FE">
        <w:rPr>
          <w:rFonts w:cs="Times New Roman"/>
        </w:rPr>
        <w:t>analytical standard of nonadecanoic acid</w:t>
      </w:r>
      <w:r w:rsidR="007E56FE">
        <w:rPr>
          <w:rFonts w:cs="Times New Roman"/>
        </w:rPr>
        <w:t xml:space="preserve">, </w:t>
      </w:r>
      <w:r w:rsidR="007E56FE" w:rsidRPr="007E56FE">
        <w:rPr>
          <w:rFonts w:cs="Times New Roman"/>
        </w:rPr>
        <w:t>C19:0</w:t>
      </w:r>
      <w:r w:rsidR="007E56FE">
        <w:rPr>
          <w:rFonts w:cs="Times New Roman"/>
        </w:rPr>
        <w:t xml:space="preserve">, </w:t>
      </w:r>
      <w:r w:rsidR="00576F04" w:rsidRPr="00576F04">
        <w:rPr>
          <w:rFonts w:cs="Times New Roman"/>
        </w:rPr>
        <w:t>Sigma-Aldrich</w:t>
      </w:r>
      <w:r w:rsidR="00636FF6">
        <w:rPr>
          <w:rFonts w:cs="Times New Roman"/>
        </w:rPr>
        <w:t>)</w:t>
      </w:r>
      <w:r w:rsidRPr="00BA45C0">
        <w:rPr>
          <w:rFonts w:cs="Times New Roman"/>
        </w:rPr>
        <w:t xml:space="preserve"> solution in a 50 </w:t>
      </w:r>
      <w:r w:rsidR="00636FF6" w:rsidRPr="00BA45C0">
        <w:rPr>
          <w:rFonts w:cs="Times New Roman"/>
        </w:rPr>
        <w:t>m</w:t>
      </w:r>
      <w:r w:rsidR="00636FF6">
        <w:rPr>
          <w:rFonts w:cs="Times New Roman"/>
        </w:rPr>
        <w:t>L</w:t>
      </w:r>
      <w:r w:rsidR="00636FF6" w:rsidRPr="00BA45C0">
        <w:rPr>
          <w:rFonts w:cs="Times New Roman"/>
        </w:rPr>
        <w:t xml:space="preserve"> </w:t>
      </w:r>
      <w:r w:rsidRPr="00BA45C0">
        <w:rPr>
          <w:rFonts w:cs="Times New Roman"/>
        </w:rPr>
        <w:t xml:space="preserve">centrifuge </w:t>
      </w:r>
      <w:r w:rsidR="007E56FE" w:rsidRPr="00BA45C0">
        <w:rPr>
          <w:rFonts w:cs="Times New Roman"/>
        </w:rPr>
        <w:t>tube. After</w:t>
      </w:r>
      <w:r w:rsidRPr="00BA45C0">
        <w:rPr>
          <w:rFonts w:cs="Times New Roman"/>
        </w:rPr>
        <w:t xml:space="preserve"> adding </w:t>
      </w:r>
      <w:r w:rsidR="00636FF6" w:rsidRPr="00BA45C0">
        <w:rPr>
          <w:rFonts w:cs="Times New Roman"/>
        </w:rPr>
        <w:t>2</w:t>
      </w:r>
      <w:r w:rsidR="00636FF6">
        <w:rPr>
          <w:rFonts w:cs="Times New Roman"/>
        </w:rPr>
        <w:t xml:space="preserve"> </w:t>
      </w:r>
      <w:r w:rsidR="00636FF6" w:rsidRPr="00BA45C0">
        <w:rPr>
          <w:rFonts w:cs="Times New Roman"/>
        </w:rPr>
        <w:t>m</w:t>
      </w:r>
      <w:r w:rsidR="00636FF6">
        <w:rPr>
          <w:rFonts w:cs="Times New Roman"/>
        </w:rPr>
        <w:t>L</w:t>
      </w:r>
      <w:r w:rsidR="00636FF6" w:rsidRPr="00BA45C0">
        <w:rPr>
          <w:rFonts w:cs="Times New Roman"/>
        </w:rPr>
        <w:t xml:space="preserve"> </w:t>
      </w:r>
      <w:r w:rsidRPr="00BA45C0">
        <w:rPr>
          <w:rFonts w:cs="Times New Roman"/>
        </w:rPr>
        <w:t>of 14% BF</w:t>
      </w:r>
      <w:r w:rsidRPr="00BA45C0">
        <w:rPr>
          <w:rFonts w:cs="Times New Roman"/>
          <w:vertAlign w:val="subscript"/>
        </w:rPr>
        <w:t>3</w:t>
      </w:r>
      <w:r w:rsidRPr="00BA45C0">
        <w:rPr>
          <w:rFonts w:cs="Times New Roman"/>
        </w:rPr>
        <w:t xml:space="preserve"> in methanol and a magnetic stirring bar, the head space of tube was flushed with nitrogen gas and then closed tightly with a Teflon-lined screw-cap. The capped tube was heated on a hot plate at 100 °C for 120 min under continuous stirring. After cooling to room temperature, 1 </w:t>
      </w:r>
      <w:r w:rsidR="00636FF6" w:rsidRPr="00BA45C0">
        <w:rPr>
          <w:rFonts w:cs="Times New Roman"/>
        </w:rPr>
        <w:t>m</w:t>
      </w:r>
      <w:r w:rsidR="00636FF6">
        <w:rPr>
          <w:rFonts w:cs="Times New Roman"/>
        </w:rPr>
        <w:t>L</w:t>
      </w:r>
      <w:r w:rsidR="00636FF6" w:rsidRPr="00BA45C0">
        <w:rPr>
          <w:rFonts w:cs="Times New Roman"/>
        </w:rPr>
        <w:t xml:space="preserve"> </w:t>
      </w:r>
      <w:r w:rsidRPr="00BA45C0">
        <w:rPr>
          <w:rFonts w:cs="Times New Roman"/>
        </w:rPr>
        <w:t xml:space="preserve">of hexane was added followed by 2 </w:t>
      </w:r>
      <w:r w:rsidR="00636FF6" w:rsidRPr="00BA45C0">
        <w:rPr>
          <w:rFonts w:cs="Times New Roman"/>
        </w:rPr>
        <w:t>m</w:t>
      </w:r>
      <w:r w:rsidR="00636FF6">
        <w:rPr>
          <w:rFonts w:cs="Times New Roman"/>
        </w:rPr>
        <w:t>L</w:t>
      </w:r>
      <w:r w:rsidR="00636FF6" w:rsidRPr="00BA45C0">
        <w:rPr>
          <w:rFonts w:cs="Times New Roman"/>
        </w:rPr>
        <w:t xml:space="preserve"> </w:t>
      </w:r>
      <w:r w:rsidRPr="00BA45C0">
        <w:rPr>
          <w:rFonts w:cs="Times New Roman"/>
        </w:rPr>
        <w:t xml:space="preserve">of distilled water. The tube was then shaken vigorously for 1 min and centrifuged for 3 min at 2500 rpm. Of the two phases which formed, the upper phase was hexane layer containing the FAMEs. Finally, </w:t>
      </w:r>
      <w:r w:rsidRPr="00BA45C0">
        <w:rPr>
          <w:rFonts w:ascii="Cambria Math" w:eastAsia="MS Mincho" w:hAnsi="Cambria Math" w:cs="Cambria Math"/>
        </w:rPr>
        <w:t>∼</w:t>
      </w:r>
      <w:r w:rsidRPr="00BA45C0">
        <w:rPr>
          <w:rFonts w:cs="Times New Roman"/>
        </w:rPr>
        <w:t>1</w:t>
      </w:r>
      <w:r w:rsidRPr="00BA45C0">
        <w:rPr>
          <w:rFonts w:eastAsia="AdvTT6120e2aa+20" w:cs="Times New Roman"/>
        </w:rPr>
        <w:t>–</w:t>
      </w:r>
      <w:r w:rsidRPr="00BA45C0">
        <w:rPr>
          <w:rFonts w:cs="Times New Roman"/>
        </w:rPr>
        <w:t>2 ml of the hexane layer was transferred using a Pasteur pipette into a clean sample vial</w:t>
      </w:r>
      <w:r w:rsidR="009245D7">
        <w:rPr>
          <w:rFonts w:cs="Times New Roman"/>
        </w:rPr>
        <w:t xml:space="preserve"> prior to</w:t>
      </w:r>
      <w:r w:rsidRPr="00BA45C0">
        <w:rPr>
          <w:rFonts w:cs="Times New Roman"/>
        </w:rPr>
        <w:t xml:space="preserve"> </w:t>
      </w:r>
      <w:r w:rsidR="009245D7">
        <w:rPr>
          <w:rFonts w:cs="Times New Roman"/>
        </w:rPr>
        <w:t>for</w:t>
      </w:r>
      <w:r w:rsidRPr="00BA45C0">
        <w:rPr>
          <w:rFonts w:cs="Times New Roman"/>
        </w:rPr>
        <w:t xml:space="preserve"> </w:t>
      </w:r>
      <w:r w:rsidR="009245D7" w:rsidRPr="00BA45C0">
        <w:rPr>
          <w:rFonts w:cs="Times New Roman"/>
        </w:rPr>
        <w:t>inject</w:t>
      </w:r>
      <w:r w:rsidR="009245D7">
        <w:rPr>
          <w:rFonts w:cs="Times New Roman"/>
        </w:rPr>
        <w:t>ion</w:t>
      </w:r>
      <w:r w:rsidR="009245D7" w:rsidRPr="00BA45C0">
        <w:rPr>
          <w:rFonts w:cs="Times New Roman"/>
        </w:rPr>
        <w:t xml:space="preserve"> </w:t>
      </w:r>
      <w:r w:rsidR="009245D7">
        <w:rPr>
          <w:rFonts w:cs="Times New Roman"/>
        </w:rPr>
        <w:t>for</w:t>
      </w:r>
      <w:r w:rsidR="009245D7" w:rsidRPr="00BA45C0">
        <w:rPr>
          <w:rFonts w:cs="Times New Roman"/>
        </w:rPr>
        <w:t xml:space="preserve"> </w:t>
      </w:r>
      <w:r w:rsidRPr="00BA45C0">
        <w:rPr>
          <w:rFonts w:cs="Times New Roman"/>
        </w:rPr>
        <w:t>the GC-FID FAME analysis. Fatty acid concentrations (CFA, mg/g of dry sample) were calculated by comparing the peak area of fatty acid in the sample with the peak area of internal standard</w:t>
      </w:r>
      <w:r w:rsidR="007E56FE">
        <w:rPr>
          <w:rFonts w:cs="Times New Roman"/>
        </w:rPr>
        <w:t xml:space="preserve"> </w:t>
      </w:r>
      <w:r w:rsidR="007E56FE" w:rsidRPr="00BA45C0">
        <w:rPr>
          <w:rFonts w:cs="Times New Roman"/>
        </w:rPr>
        <w:t>as</w:t>
      </w:r>
      <w:r w:rsidRPr="00BA45C0">
        <w:rPr>
          <w:rFonts w:cs="Times New Roman"/>
        </w:rPr>
        <w:t xml:space="preserve"> follows:</w:t>
      </w:r>
    </w:p>
    <w:p w14:paraId="48FFB42E" w14:textId="77777777" w:rsidR="004E21F8" w:rsidRPr="00BA45C0" w:rsidRDefault="004E21F8" w:rsidP="00BA45C0">
      <w:pPr>
        <w:spacing w:after="0" w:line="240" w:lineRule="auto"/>
        <w:ind w:firstLine="720"/>
        <w:rPr>
          <w:rFonts w:cs="Times New Roman"/>
        </w:rPr>
      </w:pPr>
    </w:p>
    <w:p w14:paraId="65955342" w14:textId="1E32B375" w:rsidR="00B94F32" w:rsidRPr="0074176D" w:rsidRDefault="0080480B" w:rsidP="0074176D">
      <w:pPr>
        <w:autoSpaceDE w:val="0"/>
        <w:autoSpaceDN w:val="0"/>
        <w:adjustRightInd w:val="0"/>
        <w:spacing w:line="480" w:lineRule="auto"/>
        <w:ind w:left="720" w:right="-45"/>
        <w:rPr>
          <w:rFonts w:cs="Times New Roman"/>
        </w:rPr>
      </w:pPr>
      <m:oMath>
        <m:sSub>
          <m:sSubPr>
            <m:ctrlPr>
              <w:rPr>
                <w:rFonts w:ascii="Cambria Math" w:hAnsi="Cambria Math" w:cs="Arial"/>
                <w:i/>
              </w:rPr>
            </m:ctrlPr>
          </m:sSubPr>
          <m:e>
            <m:r>
              <w:rPr>
                <w:rFonts w:ascii="Cambria Math" w:hAnsi="Cambria Math" w:cs="Arial"/>
              </w:rPr>
              <m:t>C</m:t>
            </m:r>
          </m:e>
          <m:sub>
            <m:r>
              <w:rPr>
                <w:rFonts w:ascii="Cambria Math" w:hAnsi="Cambria Math" w:cs="Arial"/>
              </w:rPr>
              <m:t>FA</m:t>
            </m:r>
          </m:sub>
        </m:sSub>
        <m:r>
          <w:rPr>
            <w:rFonts w:ascii="Cambria Math" w:hAnsi="Cambria Math" w:cs="Arial"/>
          </w:rPr>
          <m:t>=</m:t>
        </m:r>
        <m:f>
          <m:fPr>
            <m:type m:val="skw"/>
            <m:ctrlPr>
              <w:rPr>
                <w:rFonts w:ascii="Cambria Math" w:hAnsi="Cambria Math" w:cs="Arial"/>
                <w:i/>
              </w:rPr>
            </m:ctrlPr>
          </m:fPr>
          <m:num>
            <m:sSub>
              <m:sSubPr>
                <m:ctrlPr>
                  <w:rPr>
                    <w:rFonts w:ascii="Cambria Math" w:hAnsi="Cambria Math" w:cs="Arial"/>
                    <w:i/>
                  </w:rPr>
                </m:ctrlPr>
              </m:sSubPr>
              <m:e>
                <m:r>
                  <w:rPr>
                    <w:rFonts w:ascii="Cambria Math" w:hAnsi="Cambria Math" w:cs="Arial"/>
                  </w:rPr>
                  <m:t>A</m:t>
                </m:r>
              </m:e>
              <m:sub>
                <m:r>
                  <w:rPr>
                    <w:rFonts w:ascii="Cambria Math" w:hAnsi="Cambria Math" w:cs="Arial"/>
                  </w:rPr>
                  <m:t>S</m:t>
                </m:r>
              </m:sub>
            </m:sSub>
          </m:num>
          <m:den>
            <m:sSub>
              <m:sSubPr>
                <m:ctrlPr>
                  <w:rPr>
                    <w:rFonts w:ascii="Cambria Math" w:hAnsi="Cambria Math" w:cs="Arial"/>
                    <w:i/>
                  </w:rPr>
                </m:ctrlPr>
              </m:sSubPr>
              <m:e>
                <m:r>
                  <w:rPr>
                    <w:rFonts w:ascii="Cambria Math" w:hAnsi="Cambria Math" w:cs="Arial"/>
                  </w:rPr>
                  <m:t>A</m:t>
                </m:r>
              </m:e>
              <m:sub>
                <m:r>
                  <w:rPr>
                    <w:rFonts w:ascii="Cambria Math" w:hAnsi="Cambria Math" w:cs="Arial"/>
                  </w:rPr>
                  <m:t>IS</m:t>
                </m:r>
              </m:sub>
            </m:sSub>
          </m:den>
        </m:f>
        <m:r>
          <w:rPr>
            <w:rFonts w:ascii="Cambria Math" w:hAnsi="Cambria Math" w:cs="Arial" w:hint="eastAsia"/>
          </w:rPr>
          <m:t>×</m:t>
        </m:r>
        <m:f>
          <m:fPr>
            <m:type m:val="skw"/>
            <m:ctrlPr>
              <w:rPr>
                <w:rFonts w:ascii="Cambria Math" w:hAnsi="Cambria Math" w:cs="Arial"/>
                <w:i/>
              </w:rPr>
            </m:ctrlPr>
          </m:fPr>
          <m:num>
            <m:sSub>
              <m:sSubPr>
                <m:ctrlPr>
                  <w:rPr>
                    <w:rFonts w:ascii="Cambria Math" w:hAnsi="Cambria Math" w:cs="Arial"/>
                    <w:i/>
                  </w:rPr>
                </m:ctrlPr>
              </m:sSubPr>
              <m:e>
                <m:r>
                  <w:rPr>
                    <w:rFonts w:ascii="Cambria Math" w:hAnsi="Cambria Math" w:cs="Arial"/>
                  </w:rPr>
                  <m:t>C</m:t>
                </m:r>
              </m:e>
              <m:sub>
                <m:r>
                  <w:rPr>
                    <w:rFonts w:ascii="Cambria Math" w:hAnsi="Cambria Math" w:cs="Arial"/>
                  </w:rPr>
                  <m:t>IS</m:t>
                </m:r>
              </m:sub>
            </m:sSub>
          </m:num>
          <m:den>
            <m:sSub>
              <m:sSubPr>
                <m:ctrlPr>
                  <w:rPr>
                    <w:rFonts w:ascii="Cambria Math" w:hAnsi="Cambria Math" w:cs="Arial"/>
                    <w:i/>
                  </w:rPr>
                </m:ctrlPr>
              </m:sSubPr>
              <m:e>
                <m:r>
                  <w:rPr>
                    <w:rFonts w:ascii="Cambria Math" w:hAnsi="Cambria Math" w:cs="Arial"/>
                  </w:rPr>
                  <m:t>W</m:t>
                </m:r>
              </m:e>
              <m:sub>
                <m:r>
                  <w:rPr>
                    <w:rFonts w:ascii="Cambria Math" w:hAnsi="Cambria Math" w:cs="Arial"/>
                  </w:rPr>
                  <m:t>S</m:t>
                </m:r>
              </m:sub>
            </m:sSub>
          </m:den>
        </m:f>
      </m:oMath>
      <w:r w:rsidR="00B94F32" w:rsidRPr="008276C8">
        <w:rPr>
          <w:rFonts w:ascii="Arial" w:hAnsi="Arial" w:cs="Arial"/>
        </w:rPr>
        <w:tab/>
      </w:r>
      <w:r w:rsidR="0074176D">
        <w:rPr>
          <w:rFonts w:ascii="Arial" w:hAnsi="Arial" w:cs="Arial"/>
        </w:rPr>
        <w:tab/>
      </w:r>
      <w:r w:rsidR="0074176D">
        <w:rPr>
          <w:rFonts w:ascii="Arial" w:hAnsi="Arial" w:cs="Arial"/>
        </w:rPr>
        <w:tab/>
      </w:r>
      <w:r w:rsidR="0074176D">
        <w:rPr>
          <w:rFonts w:ascii="Arial" w:hAnsi="Arial" w:cs="Arial"/>
        </w:rPr>
        <w:tab/>
      </w:r>
      <w:r w:rsidR="0074176D">
        <w:rPr>
          <w:rFonts w:ascii="Arial" w:hAnsi="Arial" w:cs="Arial"/>
        </w:rPr>
        <w:tab/>
      </w:r>
      <w:r w:rsidR="0074176D">
        <w:rPr>
          <w:rFonts w:ascii="Arial" w:hAnsi="Arial" w:cs="Arial"/>
        </w:rPr>
        <w:tab/>
      </w:r>
      <w:r w:rsidR="0074176D">
        <w:rPr>
          <w:rFonts w:ascii="Arial" w:hAnsi="Arial" w:cs="Arial"/>
        </w:rPr>
        <w:tab/>
      </w:r>
      <w:r w:rsidR="0074176D">
        <w:rPr>
          <w:rFonts w:ascii="Arial" w:hAnsi="Arial" w:cs="Arial"/>
        </w:rPr>
        <w:tab/>
      </w:r>
      <w:r w:rsidR="0074176D">
        <w:rPr>
          <w:rFonts w:ascii="Arial" w:hAnsi="Arial" w:cs="Arial"/>
        </w:rPr>
        <w:tab/>
        <w:t xml:space="preserve">   </w:t>
      </w:r>
      <w:r w:rsidR="0074176D">
        <w:rPr>
          <w:rFonts w:cs="Times New Roman"/>
        </w:rPr>
        <w:t>(1)</w:t>
      </w:r>
    </w:p>
    <w:p w14:paraId="2634DD61" w14:textId="77777777" w:rsidR="00311B6E" w:rsidRDefault="00B94F32" w:rsidP="00311B6E">
      <w:pPr>
        <w:spacing w:after="0" w:line="240" w:lineRule="auto"/>
      </w:pPr>
      <w:r w:rsidRPr="00756DC2">
        <w:t>where;</w:t>
      </w:r>
      <w:r w:rsidR="00311B6E">
        <w:t xml:space="preserve">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756DC2">
        <w:t xml:space="preserve"> = peak area of fatty acid in the sample in chromatogram</w:t>
      </w:r>
      <w:r w:rsidR="00311B6E">
        <w:t xml:space="preserve">, </w:t>
      </w:r>
      <m:oMath>
        <m:sSub>
          <m:sSubPr>
            <m:ctrlPr>
              <w:rPr>
                <w:rFonts w:ascii="Cambria Math" w:hAnsi="Cambria Math"/>
                <w:i/>
              </w:rPr>
            </m:ctrlPr>
          </m:sSubPr>
          <m:e>
            <m:r>
              <w:rPr>
                <w:rFonts w:ascii="Cambria Math" w:hAnsi="Cambria Math"/>
              </w:rPr>
              <m:t>A</m:t>
            </m:r>
          </m:e>
          <m:sub>
            <m:r>
              <w:rPr>
                <w:rFonts w:ascii="Cambria Math" w:hAnsi="Cambria Math"/>
              </w:rPr>
              <m:t>IS</m:t>
            </m:r>
          </m:sub>
        </m:sSub>
      </m:oMath>
      <w:r w:rsidRPr="00756DC2">
        <w:t>= peak area of internal standard in chromatogram</w:t>
      </w:r>
      <w:r w:rsidR="00311B6E">
        <w:t xml:space="preserve">, </w:t>
      </w:r>
      <m:oMath>
        <m:sSub>
          <m:sSubPr>
            <m:ctrlPr>
              <w:rPr>
                <w:rFonts w:ascii="Cambria Math" w:hAnsi="Cambria Math"/>
                <w:i/>
              </w:rPr>
            </m:ctrlPr>
          </m:sSubPr>
          <m:e>
            <m:r>
              <w:rPr>
                <w:rFonts w:ascii="Cambria Math" w:hAnsi="Cambria Math"/>
              </w:rPr>
              <m:t>C</m:t>
            </m:r>
          </m:e>
          <m:sub>
            <m:r>
              <w:rPr>
                <w:rFonts w:ascii="Cambria Math" w:hAnsi="Cambria Math"/>
              </w:rPr>
              <m:t>IS</m:t>
            </m:r>
          </m:sub>
        </m:sSub>
      </m:oMath>
      <w:r w:rsidRPr="00756DC2">
        <w:t xml:space="preserve"> = concentration of internal standard (mg)</w:t>
      </w:r>
      <w:r w:rsidR="00311B6E">
        <w:t xml:space="preserve">, and </w:t>
      </w:r>
      <m:oMath>
        <m:sSub>
          <m:sSubPr>
            <m:ctrlPr>
              <w:rPr>
                <w:rFonts w:ascii="Cambria Math" w:hAnsi="Cambria Math"/>
                <w:i/>
              </w:rPr>
            </m:ctrlPr>
          </m:sSubPr>
          <m:e>
            <m:r>
              <w:rPr>
                <w:rFonts w:ascii="Cambria Math" w:hAnsi="Cambria Math"/>
              </w:rPr>
              <m:t>W</m:t>
            </m:r>
          </m:e>
          <m:sub>
            <m:r>
              <w:rPr>
                <w:rFonts w:ascii="Cambria Math" w:hAnsi="Cambria Math"/>
              </w:rPr>
              <m:t>S</m:t>
            </m:r>
          </m:sub>
        </m:sSub>
      </m:oMath>
      <w:r w:rsidRPr="00756DC2">
        <w:t xml:space="preserve"> = weight of sample (g)</w:t>
      </w:r>
      <w:r w:rsidR="00311B6E">
        <w:t>.</w:t>
      </w:r>
    </w:p>
    <w:p w14:paraId="6909EA5D" w14:textId="77777777" w:rsidR="00311B6E" w:rsidRDefault="00311B6E" w:rsidP="00311B6E">
      <w:pPr>
        <w:spacing w:after="0" w:line="240" w:lineRule="auto"/>
      </w:pPr>
    </w:p>
    <w:p w14:paraId="2E06A058" w14:textId="551D887C" w:rsidR="00B94F32" w:rsidRDefault="00B94F32" w:rsidP="00311B6E">
      <w:pPr>
        <w:spacing w:after="0" w:line="240" w:lineRule="auto"/>
      </w:pPr>
      <w:r w:rsidRPr="00756DC2">
        <w:t xml:space="preserve">Qualitatively (as a percentage), composition of individual fatty acids </w:t>
      </w:r>
      <w:r w:rsidR="000B4BFE" w:rsidRPr="00756DC2">
        <w:t>was</w:t>
      </w:r>
      <w:r w:rsidRPr="00756DC2">
        <w:t xml:space="preserve"> calculated by comparing the peak area of each fatty acid with the total peak area of all fatty acids in the sample.</w:t>
      </w:r>
    </w:p>
    <w:p w14:paraId="541467AD" w14:textId="77777777" w:rsidR="00311B6E" w:rsidRDefault="00311B6E" w:rsidP="004E21F8">
      <w:pPr>
        <w:pStyle w:val="Heading2"/>
        <w:spacing w:before="0" w:after="0"/>
        <w:rPr>
          <w:i/>
        </w:rPr>
      </w:pPr>
    </w:p>
    <w:p w14:paraId="213C8014" w14:textId="280CCEF6" w:rsidR="00B94F32" w:rsidRPr="00311B6E" w:rsidRDefault="00B94F32" w:rsidP="004E21F8">
      <w:pPr>
        <w:pStyle w:val="Heading2"/>
        <w:spacing w:before="0" w:after="0"/>
        <w:rPr>
          <w:iCs/>
        </w:rPr>
      </w:pPr>
      <w:r w:rsidRPr="00311B6E">
        <w:rPr>
          <w:iCs/>
        </w:rPr>
        <w:t xml:space="preserve">Gas </w:t>
      </w:r>
      <w:r w:rsidR="00311B6E" w:rsidRPr="00311B6E">
        <w:rPr>
          <w:iCs/>
        </w:rPr>
        <w:t>chromatography conditions</w:t>
      </w:r>
    </w:p>
    <w:p w14:paraId="4CB7106D" w14:textId="4215A772" w:rsidR="004E21F8" w:rsidRDefault="00B94F32" w:rsidP="000F0D85">
      <w:pPr>
        <w:spacing w:after="0" w:line="240" w:lineRule="auto"/>
      </w:pPr>
      <w:r w:rsidRPr="00756DC2">
        <w:t xml:space="preserve">The FAMEs were separated and quantified using a gas </w:t>
      </w:r>
      <w:r w:rsidR="00EF7C2D" w:rsidRPr="00756DC2">
        <w:t>chromatograph</w:t>
      </w:r>
      <w:r w:rsidR="00EF7C2D">
        <w:t>y</w:t>
      </w:r>
      <w:r w:rsidR="00EF7C2D" w:rsidRPr="00756DC2">
        <w:t xml:space="preserve"> equipped</w:t>
      </w:r>
      <w:r w:rsidRPr="00756DC2">
        <w:t xml:space="preserve"> with flame ionization detector</w:t>
      </w:r>
      <w:r w:rsidR="00C875AE">
        <w:t>, GC-FID</w:t>
      </w:r>
      <w:r w:rsidR="00636FF6">
        <w:t xml:space="preserve"> (</w:t>
      </w:r>
      <w:r w:rsidR="005A394D">
        <w:t xml:space="preserve">GC = </w:t>
      </w:r>
      <w:r w:rsidR="00851AEB">
        <w:t>Agilent Technologies 6890N,</w:t>
      </w:r>
      <w:r w:rsidR="005A394D">
        <w:t xml:space="preserve"> FID = Agilent 5973 MSD</w:t>
      </w:r>
      <w:r w:rsidR="00636FF6">
        <w:t>)</w:t>
      </w:r>
      <w:r w:rsidRPr="00756DC2">
        <w:t xml:space="preserve">. Separation was performed with an FFAP-polar capillary column (30 m×0.32 mm internal diameter, 0.25 </w:t>
      </w:r>
      <w:proofErr w:type="spellStart"/>
      <w:r w:rsidRPr="00756DC2">
        <w:t>μm</w:t>
      </w:r>
      <w:proofErr w:type="spellEnd"/>
      <w:r w:rsidRPr="00756DC2">
        <w:t xml:space="preserve"> film thickness)</w:t>
      </w:r>
      <w:r w:rsidR="00636FF6">
        <w:t xml:space="preserve"> in split-less mode</w:t>
      </w:r>
      <w:r w:rsidRPr="00756DC2">
        <w:t xml:space="preserve">. Hydrogen was used as a carrier </w:t>
      </w:r>
      <w:r w:rsidR="00EF7C2D" w:rsidRPr="00756DC2">
        <w:t>gas.</w:t>
      </w:r>
      <w:r w:rsidR="00897586">
        <w:t xml:space="preserve"> The inlet temperature is 250</w:t>
      </w:r>
      <w:r w:rsidR="000F0D85">
        <w:t xml:space="preserve"> </w:t>
      </w:r>
      <w:r w:rsidR="00897586" w:rsidRPr="00756DC2">
        <w:t>°C</w:t>
      </w:r>
      <w:r w:rsidR="00897586">
        <w:t>.</w:t>
      </w:r>
      <w:r w:rsidR="00897586" w:rsidRPr="00756DC2">
        <w:t xml:space="preserve"> </w:t>
      </w:r>
      <w:r w:rsidRPr="00756DC2">
        <w:t>After injection at 60 °C, the oven temperature was raised to 150 °C at a rate 40 °C min</w:t>
      </w:r>
      <w:r w:rsidRPr="00756DC2">
        <w:rPr>
          <w:rFonts w:eastAsia="AdvTT6120e2aa+22"/>
          <w:vertAlign w:val="superscript"/>
        </w:rPr>
        <w:t>−</w:t>
      </w:r>
      <w:r w:rsidRPr="00756DC2">
        <w:rPr>
          <w:vertAlign w:val="superscript"/>
        </w:rPr>
        <w:t>1</w:t>
      </w:r>
      <w:r w:rsidRPr="00756DC2">
        <w:t xml:space="preserve">, then </w:t>
      </w:r>
      <w:r w:rsidRPr="009B7BAB">
        <w:t>to 230 °C at 3 °C min</w:t>
      </w:r>
      <w:r w:rsidRPr="009B7BAB">
        <w:rPr>
          <w:rFonts w:eastAsia="AdvTT6120e2aa+22"/>
          <w:vertAlign w:val="superscript"/>
        </w:rPr>
        <w:t>−</w:t>
      </w:r>
      <w:r w:rsidRPr="009B7BAB">
        <w:rPr>
          <w:vertAlign w:val="superscript"/>
        </w:rPr>
        <w:t>1</w:t>
      </w:r>
      <w:r w:rsidRPr="00756DC2">
        <w:t>, and finally held constant for 30 min. The flame ionization was held at 240 °C. FAME peaks were identified by comparing their retention times with those of authentic standards (</w:t>
      </w:r>
      <w:proofErr w:type="spellStart"/>
      <w:r w:rsidRPr="00756DC2">
        <w:t>Supelco</w:t>
      </w:r>
      <w:proofErr w:type="spellEnd"/>
      <w:r w:rsidRPr="00756DC2">
        <w:t xml:space="preserve"> Inc.). Fatty acids were designated as an </w:t>
      </w:r>
      <w:proofErr w:type="gramStart"/>
      <w:r w:rsidRPr="00756DC2">
        <w:t>n:p</w:t>
      </w:r>
      <w:proofErr w:type="gramEnd"/>
      <w:r w:rsidRPr="00756DC2">
        <w:t xml:space="preserve">ωx, where n is the number of carbon atoms in the aliphatic chain, p is the number of double bonds and x is the position of the first double bond from </w:t>
      </w:r>
      <w:r w:rsidRPr="00756DC2">
        <w:lastRenderedPageBreak/>
        <w:t>the terminal methyl group. The analytical precision for samples was generally &lt;5% for total amounts and major components of FAMEs.</w:t>
      </w:r>
    </w:p>
    <w:p w14:paraId="6B1FC83F" w14:textId="25FDF818" w:rsidR="00B94F32" w:rsidRDefault="00B94F32" w:rsidP="004E21F8">
      <w:pPr>
        <w:spacing w:after="0" w:line="240" w:lineRule="auto"/>
        <w:ind w:firstLine="720"/>
      </w:pPr>
      <w:r w:rsidRPr="00756DC2">
        <w:t xml:space="preserve"> </w:t>
      </w:r>
    </w:p>
    <w:p w14:paraId="39C7B615" w14:textId="5BA224FA" w:rsidR="00B94F32" w:rsidRPr="00097AC9" w:rsidRDefault="00B94F32" w:rsidP="004E21F8">
      <w:pPr>
        <w:pStyle w:val="Heading2"/>
        <w:spacing w:before="0" w:after="0"/>
        <w:rPr>
          <w:iCs/>
        </w:rPr>
      </w:pPr>
      <w:r w:rsidRPr="00097AC9">
        <w:rPr>
          <w:iCs/>
        </w:rPr>
        <w:t xml:space="preserve">Statistical </w:t>
      </w:r>
      <w:r w:rsidR="00097AC9">
        <w:rPr>
          <w:iCs/>
        </w:rPr>
        <w:t>a</w:t>
      </w:r>
      <w:r w:rsidRPr="00097AC9">
        <w:rPr>
          <w:iCs/>
        </w:rPr>
        <w:t>nalysis</w:t>
      </w:r>
    </w:p>
    <w:p w14:paraId="0CCED989" w14:textId="76717D15" w:rsidR="00B94F32" w:rsidRDefault="00D31F6F" w:rsidP="009C0912">
      <w:pPr>
        <w:spacing w:after="0" w:line="240" w:lineRule="auto"/>
      </w:pPr>
      <w:r>
        <w:t>D</w:t>
      </w:r>
      <w:r w:rsidR="00B94F32" w:rsidRPr="00756DC2">
        <w:t xml:space="preserve">ifferences among the mean value of </w:t>
      </w:r>
      <w:r>
        <w:t>fatty acid</w:t>
      </w:r>
      <w:r w:rsidR="00E0723E">
        <w:t xml:space="preserve"> compositions</w:t>
      </w:r>
      <w:r>
        <w:t xml:space="preserve"> (</w:t>
      </w:r>
      <w:r>
        <w:rPr>
          <w:rFonts w:cs="Times New Roman"/>
        </w:rPr>
        <w:t>Ʃ</w:t>
      </w:r>
      <w:r>
        <w:t xml:space="preserve">SAFA, </w:t>
      </w:r>
      <w:r>
        <w:rPr>
          <w:rFonts w:cs="Times New Roman"/>
        </w:rPr>
        <w:t>ƩMUFA, ƩPUFA and fatty acid components)</w:t>
      </w:r>
      <w:r w:rsidR="00B94F32" w:rsidRPr="00756DC2">
        <w:t xml:space="preserve"> were </w:t>
      </w:r>
      <w:r>
        <w:t>examined</w:t>
      </w:r>
      <w:r w:rsidR="00B94F32" w:rsidRPr="00756DC2">
        <w:t xml:space="preserve"> by</w:t>
      </w:r>
      <w:r>
        <w:t xml:space="preserve"> Generalize Linear Model (GLM) which involves the</w:t>
      </w:r>
      <w:r w:rsidR="00B94F32" w:rsidRPr="00756DC2">
        <w:t xml:space="preserve"> </w:t>
      </w:r>
      <w:r>
        <w:t xml:space="preserve">Multivariate </w:t>
      </w:r>
      <w:r w:rsidR="00B94F32" w:rsidRPr="00756DC2">
        <w:t>Analysis of Variance (</w:t>
      </w:r>
      <w:r>
        <w:t>M</w:t>
      </w:r>
      <w:r w:rsidR="00B94F32" w:rsidRPr="00756DC2">
        <w:t>ANOVA)</w:t>
      </w:r>
      <w:r>
        <w:t xml:space="preserve">. </w:t>
      </w:r>
      <w:r w:rsidR="00A579DB">
        <w:t>The null hypotheses of ‘no difference between treatments’ were tested and significant levels less than 0.05 (</w:t>
      </w:r>
      <w:r w:rsidR="00A579DB" w:rsidRPr="00097AC9">
        <w:rPr>
          <w:i/>
          <w:iCs/>
        </w:rPr>
        <w:t>p</w:t>
      </w:r>
      <w:r w:rsidR="00A579DB">
        <w:t xml:space="preserve"> &lt;0.05) indicated significant differences for the test treatment. </w:t>
      </w:r>
      <w:r w:rsidR="008A2233">
        <w:t>Any significance differences between the treatment samples were further tested via multiple comparison using</w:t>
      </w:r>
      <w:r w:rsidR="008A2233" w:rsidRPr="008A2233">
        <w:t xml:space="preserve"> </w:t>
      </w:r>
      <w:r w:rsidR="000B4BFE">
        <w:t>Bonferroni</w:t>
      </w:r>
      <w:r w:rsidR="001C0B67">
        <w:t xml:space="preserve"> post-hoc test</w:t>
      </w:r>
      <w:r w:rsidR="008A2233" w:rsidRPr="00756DC2">
        <w:t>.</w:t>
      </w:r>
      <w:r w:rsidR="008A2233">
        <w:t xml:space="preserve"> </w:t>
      </w:r>
      <w:r>
        <w:t xml:space="preserve">Prior to the analysis, data were </w:t>
      </w:r>
      <w:r w:rsidR="008A2233">
        <w:t xml:space="preserve">tested for </w:t>
      </w:r>
      <w:r>
        <w:t>homogeneity of variances (Leven’s test) and the normality</w:t>
      </w:r>
      <w:r w:rsidR="008A2233">
        <w:t xml:space="preserve"> </w:t>
      </w:r>
      <w:r>
        <w:t xml:space="preserve">of the data (Shapiro–Wilk’s test). </w:t>
      </w:r>
      <w:r w:rsidR="008A2233">
        <w:t>Statistical analysis was performed using IBM SPSS statistic software.</w:t>
      </w:r>
    </w:p>
    <w:p w14:paraId="7055E538" w14:textId="77777777" w:rsidR="004E21F8" w:rsidRDefault="004E21F8" w:rsidP="00CA3F44">
      <w:pPr>
        <w:spacing w:after="0" w:line="240" w:lineRule="auto"/>
      </w:pPr>
    </w:p>
    <w:p w14:paraId="1C6DBC9E" w14:textId="078ED1F1" w:rsidR="00B94F32" w:rsidRDefault="00B94F32" w:rsidP="00FE75DA">
      <w:pPr>
        <w:pStyle w:val="Heading1"/>
      </w:pPr>
      <w:r>
        <w:t>Results</w:t>
      </w:r>
      <w:r w:rsidR="00097AC9">
        <w:t xml:space="preserve"> and Discussion</w:t>
      </w:r>
    </w:p>
    <w:p w14:paraId="2B5A36CB" w14:textId="60EF32EB" w:rsidR="00B94F32" w:rsidRPr="00097AC9" w:rsidRDefault="001371A7" w:rsidP="004E21F8">
      <w:pPr>
        <w:pStyle w:val="Heading2"/>
        <w:spacing w:before="0" w:after="0"/>
        <w:rPr>
          <w:iCs/>
        </w:rPr>
      </w:pPr>
      <w:r w:rsidRPr="00097AC9">
        <w:rPr>
          <w:iCs/>
        </w:rPr>
        <w:t xml:space="preserve">Major </w:t>
      </w:r>
      <w:r w:rsidR="00097AC9" w:rsidRPr="00097AC9">
        <w:rPr>
          <w:iCs/>
        </w:rPr>
        <w:t>fatty acid composition</w:t>
      </w:r>
    </w:p>
    <w:p w14:paraId="4CB7A22E" w14:textId="217C6248" w:rsidR="001E0C32" w:rsidRDefault="00A579DB" w:rsidP="00097AC9">
      <w:pPr>
        <w:spacing w:after="0" w:line="240" w:lineRule="auto"/>
      </w:pPr>
      <w:r>
        <w:t>The</w:t>
      </w:r>
      <w:r w:rsidR="00750C92">
        <w:t>re was a significant different on the</w:t>
      </w:r>
      <w:r>
        <w:t xml:space="preserve"> composition of </w:t>
      </w:r>
      <w:r>
        <w:rPr>
          <w:rFonts w:cs="Times New Roman"/>
        </w:rPr>
        <w:t>Ʃ</w:t>
      </w:r>
      <w:r>
        <w:t>SAFA</w:t>
      </w:r>
      <w:r w:rsidR="00750C92">
        <w:t xml:space="preserve"> [F (4,10) = 39.965, p &lt; 0.001]</w:t>
      </w:r>
      <w:r>
        <w:t xml:space="preserve">, </w:t>
      </w:r>
      <w:r>
        <w:rPr>
          <w:rFonts w:cs="Times New Roman"/>
        </w:rPr>
        <w:t>Ʃ</w:t>
      </w:r>
      <w:r>
        <w:t>MUFA</w:t>
      </w:r>
      <w:r w:rsidR="00750C92">
        <w:t xml:space="preserve"> [F (4,10) = 81.811, p &lt; 0.001]</w:t>
      </w:r>
      <w:r w:rsidR="00325FBC">
        <w:t xml:space="preserve"> and </w:t>
      </w:r>
      <w:r>
        <w:rPr>
          <w:rFonts w:cs="Times New Roman"/>
        </w:rPr>
        <w:t>Ʃ</w:t>
      </w:r>
      <w:r>
        <w:t>PUFA</w:t>
      </w:r>
      <w:r w:rsidR="00750C92">
        <w:t xml:space="preserve"> [F (4,10) = 30.449, p &lt; 0.001]</w:t>
      </w:r>
      <w:r>
        <w:t xml:space="preserve"> among the treatment samples.</w:t>
      </w:r>
      <w:r w:rsidR="00D01065">
        <w:t xml:space="preserve"> As </w:t>
      </w:r>
      <w:r w:rsidR="00D01065" w:rsidRPr="00AF5482">
        <w:t xml:space="preserve">shown in </w:t>
      </w:r>
      <w:r w:rsidR="009C0912" w:rsidRPr="00AF5482">
        <w:t>Figure 2</w:t>
      </w:r>
      <w:r w:rsidR="000B191A" w:rsidRPr="00AF5482">
        <w:t xml:space="preserve">, </w:t>
      </w:r>
      <w:r w:rsidR="00FD22ED" w:rsidRPr="00AF5482">
        <w:t>lower</w:t>
      </w:r>
      <w:r w:rsidR="000B191A" w:rsidRPr="00AF5482">
        <w:t xml:space="preserve"> composition of </w:t>
      </w:r>
      <w:r w:rsidR="000B191A" w:rsidRPr="00AF5482">
        <w:rPr>
          <w:rFonts w:cs="Times New Roman"/>
        </w:rPr>
        <w:t>Ʃ</w:t>
      </w:r>
      <w:r w:rsidR="000B191A" w:rsidRPr="00AF5482">
        <w:t xml:space="preserve">SAFA, </w:t>
      </w:r>
      <w:r w:rsidR="000B191A" w:rsidRPr="00AF5482">
        <w:rPr>
          <w:rFonts w:cs="Times New Roman"/>
        </w:rPr>
        <w:t>Ʃ</w:t>
      </w:r>
      <w:r w:rsidR="000B191A" w:rsidRPr="00AF5482">
        <w:t>MUFA</w:t>
      </w:r>
      <w:r w:rsidR="00FD22ED" w:rsidRPr="00AF5482">
        <w:t xml:space="preserve"> and</w:t>
      </w:r>
      <w:r w:rsidR="000B191A" w:rsidRPr="00AF5482">
        <w:t xml:space="preserve"> </w:t>
      </w:r>
      <w:r w:rsidR="000B191A" w:rsidRPr="00AF5482">
        <w:rPr>
          <w:rFonts w:cs="Times New Roman"/>
        </w:rPr>
        <w:t>Ʃ</w:t>
      </w:r>
      <w:r w:rsidR="000B191A" w:rsidRPr="00AF5482">
        <w:t xml:space="preserve">PUFA </w:t>
      </w:r>
      <w:r w:rsidR="00FD22ED" w:rsidRPr="00AF5482">
        <w:t>were found in</w:t>
      </w:r>
      <w:r w:rsidR="000B191A" w:rsidRPr="00AF5482">
        <w:t xml:space="preserve"> the samples </w:t>
      </w:r>
      <w:r w:rsidR="00E873E7" w:rsidRPr="00AF5482">
        <w:t>exposed</w:t>
      </w:r>
      <w:r w:rsidR="000B191A" w:rsidRPr="00AF5482">
        <w:t xml:space="preserve"> with Irgarol</w:t>
      </w:r>
      <w:r w:rsidR="00750C92" w:rsidRPr="00AF5482">
        <w:t xml:space="preserve"> 1051</w:t>
      </w:r>
      <w:r w:rsidR="000B191A" w:rsidRPr="00AF5482">
        <w:t>.</w:t>
      </w:r>
      <w:r w:rsidR="00E873E7" w:rsidRPr="00AF5482">
        <w:t xml:space="preserve"> </w:t>
      </w:r>
      <w:r w:rsidR="00750C92" w:rsidRPr="00AF5482">
        <w:t>Pairwise test revealed no clear different (p &gt; 0.05) between fresh, control and T1</w:t>
      </w:r>
      <w:r w:rsidR="003A0A27" w:rsidRPr="00AF5482">
        <w:t xml:space="preserve"> in </w:t>
      </w:r>
      <w:r w:rsidR="003A0A27" w:rsidRPr="00AF5482">
        <w:rPr>
          <w:rFonts w:cs="Times New Roman"/>
        </w:rPr>
        <w:t>Ʃ</w:t>
      </w:r>
      <w:r w:rsidR="003A0A27" w:rsidRPr="00AF5482">
        <w:t>SAFA composition</w:t>
      </w:r>
      <w:r w:rsidR="00750C92">
        <w:t xml:space="preserve"> but significantly different</w:t>
      </w:r>
      <w:r w:rsidR="003A0A27">
        <w:t xml:space="preserve"> (</w:t>
      </w:r>
      <w:r w:rsidR="003A0A27" w:rsidRPr="00097AC9">
        <w:rPr>
          <w:i/>
          <w:iCs/>
        </w:rPr>
        <w:t xml:space="preserve">p </w:t>
      </w:r>
      <w:r w:rsidR="003A0A27">
        <w:t>&lt;0.05)</w:t>
      </w:r>
      <w:r w:rsidR="00750C92">
        <w:t xml:space="preserve"> with</w:t>
      </w:r>
      <w:r w:rsidR="003A0A27">
        <w:t xml:space="preserve"> the samples exposed to 100 </w:t>
      </w:r>
      <w:r w:rsidR="003A0A27">
        <w:rPr>
          <w:rFonts w:cs="Times New Roman"/>
        </w:rPr>
        <w:t>µ</w:t>
      </w:r>
      <w:r w:rsidR="00EC0278">
        <w:rPr>
          <w:rFonts w:cs="Times New Roman"/>
        </w:rPr>
        <w:t>g/L</w:t>
      </w:r>
      <w:r w:rsidR="003A0A27">
        <w:t xml:space="preserve"> (T2) and 500 </w:t>
      </w:r>
      <w:r w:rsidR="003A0A27">
        <w:rPr>
          <w:rFonts w:cs="Times New Roman"/>
        </w:rPr>
        <w:t>µ</w:t>
      </w:r>
      <w:r w:rsidR="00EC0278">
        <w:rPr>
          <w:rFonts w:cs="Times New Roman"/>
        </w:rPr>
        <w:t>g/L</w:t>
      </w:r>
      <w:r w:rsidR="003A0A27">
        <w:t xml:space="preserve"> (T3) Irgarol 1051. Both </w:t>
      </w:r>
      <w:r w:rsidR="003A0A27">
        <w:rPr>
          <w:rFonts w:cs="Times New Roman"/>
        </w:rPr>
        <w:t>Ʃ</w:t>
      </w:r>
      <w:r w:rsidR="003A0A27">
        <w:t xml:space="preserve">MUFA and </w:t>
      </w:r>
      <w:r w:rsidR="003A0A27">
        <w:rPr>
          <w:rFonts w:cs="Times New Roman"/>
        </w:rPr>
        <w:t>Ʃ</w:t>
      </w:r>
      <w:r w:rsidR="003A0A27">
        <w:t xml:space="preserve">PUFA were not significantly differ (p &gt; 0.05) between fresh and control but the composition in the samples exposed to Irgarol 1051 do not follow the trend. Higher composition of </w:t>
      </w:r>
      <w:r w:rsidR="003A0A27">
        <w:rPr>
          <w:rFonts w:cs="Times New Roman"/>
        </w:rPr>
        <w:t>Ʃ</w:t>
      </w:r>
      <w:r w:rsidR="003A0A27">
        <w:t>MUFA was found in T1 and T2</w:t>
      </w:r>
      <w:r w:rsidR="00470596">
        <w:t xml:space="preserve"> with p</w:t>
      </w:r>
      <w:r w:rsidR="00470596" w:rsidRPr="008E2E73">
        <w:t>almitoleic acid (16:1)</w:t>
      </w:r>
      <w:r w:rsidR="00470596">
        <w:t xml:space="preserve"> highly contribute to the MUFA </w:t>
      </w:r>
      <w:r w:rsidR="001818A2">
        <w:t>composition</w:t>
      </w:r>
      <w:r w:rsidR="001818A2" w:rsidRPr="008E2E73">
        <w:t xml:space="preserve"> </w:t>
      </w:r>
      <w:r w:rsidR="001818A2">
        <w:t>while</w:t>
      </w:r>
      <w:r w:rsidR="003A0A27" w:rsidRPr="003A0A27">
        <w:rPr>
          <w:rFonts w:cs="Times New Roman"/>
        </w:rPr>
        <w:t xml:space="preserve"> </w:t>
      </w:r>
      <w:r w:rsidR="003A0A27">
        <w:rPr>
          <w:rFonts w:cs="Times New Roman"/>
        </w:rPr>
        <w:t>Ʃ</w:t>
      </w:r>
      <w:r w:rsidR="003A0A27">
        <w:t>PUFA significantly lowered as compared to fresh and control samples.</w:t>
      </w:r>
    </w:p>
    <w:p w14:paraId="05A158B9" w14:textId="77777777" w:rsidR="00097AC9" w:rsidRDefault="00097AC9" w:rsidP="00097AC9">
      <w:pPr>
        <w:spacing w:after="0" w:line="240" w:lineRule="auto"/>
      </w:pPr>
    </w:p>
    <w:p w14:paraId="5AE7BC1D" w14:textId="3ED595E1" w:rsidR="009E7D61" w:rsidRPr="001E0C32" w:rsidRDefault="009E7D61" w:rsidP="00097AC9">
      <w:pPr>
        <w:jc w:val="center"/>
      </w:pPr>
      <w:r>
        <w:rPr>
          <w:noProof/>
        </w:rPr>
        <w:drawing>
          <wp:inline distT="0" distB="0" distL="0" distR="0" wp14:anchorId="22E3BBB8" wp14:editId="164971AD">
            <wp:extent cx="4500000" cy="2880000"/>
            <wp:effectExtent l="0" t="0" r="15240" b="15875"/>
            <wp:docPr id="1" name="Chart 1">
              <a:extLst xmlns:a="http://schemas.openxmlformats.org/drawingml/2006/main">
                <a:ext uri="{FF2B5EF4-FFF2-40B4-BE49-F238E27FC236}">
                  <a16:creationId xmlns:a16="http://schemas.microsoft.com/office/drawing/2014/main" id="{04B661FA-F295-4E39-9918-2C8B6A96F5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E41B364" w14:textId="1A9AB57E" w:rsidR="00A55F64" w:rsidRDefault="004E21F8" w:rsidP="00097AC9">
      <w:pPr>
        <w:pStyle w:val="Caption"/>
        <w:ind w:left="840" w:hanging="840"/>
        <w:jc w:val="both"/>
      </w:pPr>
      <w:r w:rsidRPr="00AF5482">
        <w:t>Figure 2.</w:t>
      </w:r>
      <w:r w:rsidR="00A55F64" w:rsidRPr="00AF5482">
        <w:t xml:space="preserve"> </w:t>
      </w:r>
      <w:r w:rsidR="00442B60" w:rsidRPr="00AF5482">
        <w:t>Composition (mg/g) dry weight of SAFA, MUFA, PUFA</w:t>
      </w:r>
      <w:r w:rsidR="004D22ED" w:rsidRPr="00AF5482">
        <w:t xml:space="preserve"> and total</w:t>
      </w:r>
      <w:r w:rsidR="00442B60" w:rsidRPr="00AF5482">
        <w:t xml:space="preserve"> </w:t>
      </w:r>
      <w:r w:rsidR="004D22ED" w:rsidRPr="00AF5482">
        <w:t>f</w:t>
      </w:r>
      <w:r w:rsidR="00A55F64" w:rsidRPr="00AF5482">
        <w:t xml:space="preserve">atty acid </w:t>
      </w:r>
      <w:r w:rsidR="004D22ED" w:rsidRPr="00AF5482">
        <w:t>in</w:t>
      </w:r>
      <w:r w:rsidR="00DD2CE1" w:rsidRPr="00AF5482">
        <w:t xml:space="preserve"> tissue samples of</w:t>
      </w:r>
      <w:r w:rsidR="00DD2CE1">
        <w:t xml:space="preserve"> </w:t>
      </w:r>
      <w:r w:rsidR="00A55F64" w:rsidRPr="00960DA0">
        <w:rPr>
          <w:i/>
        </w:rPr>
        <w:t xml:space="preserve">Galaxea </w:t>
      </w:r>
      <w:r w:rsidR="00A55F64">
        <w:rPr>
          <w:i/>
        </w:rPr>
        <w:t>f</w:t>
      </w:r>
      <w:r w:rsidR="00A55F64" w:rsidRPr="00960DA0">
        <w:rPr>
          <w:i/>
        </w:rPr>
        <w:t>ascicularis</w:t>
      </w:r>
      <w:r w:rsidR="00A55F64" w:rsidRPr="00960DA0">
        <w:t xml:space="preserve"> after 96h</w:t>
      </w:r>
      <w:r w:rsidR="002B2875">
        <w:t>rs</w:t>
      </w:r>
      <w:r w:rsidR="00A55F64" w:rsidRPr="00960DA0">
        <w:t xml:space="preserve"> acute exposure test</w:t>
      </w:r>
      <w:r w:rsidR="00A55F64">
        <w:t xml:space="preserve"> of </w:t>
      </w:r>
      <w:r w:rsidR="00A55F64" w:rsidRPr="00EE4FBB">
        <w:t>Irgarol</w:t>
      </w:r>
      <w:r w:rsidR="00EC0278">
        <w:t xml:space="preserve"> 1051</w:t>
      </w:r>
      <w:r w:rsidR="00A55F64" w:rsidRPr="00960DA0">
        <w:t xml:space="preserve">. Values are means </w:t>
      </w:r>
      <w:r w:rsidR="00442B60">
        <w:t>with</w:t>
      </w:r>
      <w:r w:rsidR="00A55F64" w:rsidRPr="00960DA0">
        <w:t xml:space="preserve"> standard deviation (n=3</w:t>
      </w:r>
      <w:r w:rsidR="002B2875">
        <w:t>)</w:t>
      </w:r>
    </w:p>
    <w:p w14:paraId="362323C5" w14:textId="4F250020" w:rsidR="001E0C32" w:rsidRPr="00097AC9" w:rsidRDefault="001D6853" w:rsidP="009C0912">
      <w:pPr>
        <w:pStyle w:val="Heading2"/>
        <w:spacing w:before="0" w:after="0"/>
        <w:rPr>
          <w:iCs/>
        </w:rPr>
      </w:pPr>
      <w:r w:rsidRPr="00097AC9">
        <w:rPr>
          <w:iCs/>
        </w:rPr>
        <w:t xml:space="preserve">Fatty </w:t>
      </w:r>
      <w:r w:rsidR="00097AC9" w:rsidRPr="00097AC9">
        <w:rPr>
          <w:iCs/>
        </w:rPr>
        <w:t>acid components</w:t>
      </w:r>
    </w:p>
    <w:p w14:paraId="0BC94FF9" w14:textId="4ACBDBA5" w:rsidR="004F2E3D" w:rsidRPr="001371A7" w:rsidRDefault="00A056F1" w:rsidP="009C0912">
      <w:pPr>
        <w:spacing w:line="240" w:lineRule="auto"/>
      </w:pPr>
      <w:r w:rsidRPr="001371A7">
        <w:t>There was a statistically significant difference</w:t>
      </w:r>
      <w:r w:rsidR="003A0A27" w:rsidRPr="001371A7">
        <w:t xml:space="preserve"> </w:t>
      </w:r>
      <w:r w:rsidRPr="001371A7">
        <w:t>in t</w:t>
      </w:r>
      <w:r w:rsidR="00354DBC" w:rsidRPr="001371A7">
        <w:t xml:space="preserve">he composition of </w:t>
      </w:r>
      <w:r w:rsidR="00354DBC" w:rsidRPr="001371A7">
        <w:rPr>
          <w:rFonts w:cs="Times New Roman"/>
        </w:rPr>
        <w:t>C14:0</w:t>
      </w:r>
      <w:r w:rsidR="004F2E3D" w:rsidRPr="001371A7">
        <w:rPr>
          <w:rFonts w:cs="Times New Roman"/>
        </w:rPr>
        <w:t xml:space="preserve"> </w:t>
      </w:r>
      <w:r w:rsidR="004F2E3D" w:rsidRPr="001371A7">
        <w:t>[F (4,10) = 6.101, p = 0.009]</w:t>
      </w:r>
      <w:r w:rsidR="00354DBC" w:rsidRPr="001371A7">
        <w:rPr>
          <w:rFonts w:cs="Times New Roman"/>
        </w:rPr>
        <w:t xml:space="preserve">, C16:0 </w:t>
      </w:r>
      <w:r w:rsidR="004F2E3D" w:rsidRPr="001371A7">
        <w:t xml:space="preserve">[F (4,10) = 34.282, </w:t>
      </w:r>
      <w:r w:rsidR="004F2E3D" w:rsidRPr="00097AC9">
        <w:rPr>
          <w:i/>
          <w:iCs/>
        </w:rPr>
        <w:t xml:space="preserve">p </w:t>
      </w:r>
      <w:r w:rsidR="004F2E3D" w:rsidRPr="001371A7">
        <w:t xml:space="preserve">&lt;0.001] </w:t>
      </w:r>
      <w:r w:rsidR="00354DBC" w:rsidRPr="001371A7">
        <w:rPr>
          <w:rFonts w:cs="Times New Roman"/>
        </w:rPr>
        <w:t xml:space="preserve">and other SAFA </w:t>
      </w:r>
      <w:r w:rsidR="004F2E3D" w:rsidRPr="001371A7">
        <w:t xml:space="preserve">[F (4,10) = 46.661, </w:t>
      </w:r>
      <w:r w:rsidR="004F2E3D" w:rsidRPr="00097AC9">
        <w:rPr>
          <w:i/>
          <w:iCs/>
        </w:rPr>
        <w:t>p</w:t>
      </w:r>
      <w:r w:rsidR="004F2E3D" w:rsidRPr="001371A7">
        <w:t xml:space="preserve"> &lt;0.001]</w:t>
      </w:r>
      <w:r w:rsidR="00354DBC" w:rsidRPr="001371A7">
        <w:t xml:space="preserve"> among the treatment samples</w:t>
      </w:r>
      <w:r w:rsidR="004F2E3D" w:rsidRPr="001371A7">
        <w:t>.</w:t>
      </w:r>
      <w:r w:rsidR="00354DBC" w:rsidRPr="001371A7">
        <w:t xml:space="preserve"> Based on post</w:t>
      </w:r>
      <w:r w:rsidR="004F2E3D" w:rsidRPr="001371A7">
        <w:t>-</w:t>
      </w:r>
      <w:r w:rsidR="00354DBC" w:rsidRPr="001371A7">
        <w:t xml:space="preserve">hoc test, </w:t>
      </w:r>
      <w:r w:rsidR="004F2E3D" w:rsidRPr="001371A7">
        <w:t>the composition of C16:0</w:t>
      </w:r>
      <w:r w:rsidR="00354DBC" w:rsidRPr="001371A7">
        <w:t xml:space="preserve"> w</w:t>
      </w:r>
      <w:r w:rsidR="004F2E3D" w:rsidRPr="001371A7">
        <w:t>as</w:t>
      </w:r>
      <w:r w:rsidR="00354DBC" w:rsidRPr="001371A7">
        <w:t xml:space="preserve"> found significantly </w:t>
      </w:r>
      <w:r w:rsidR="00D46510" w:rsidRPr="001371A7">
        <w:t>lower</w:t>
      </w:r>
      <w:r w:rsidR="00C90B51" w:rsidRPr="001371A7">
        <w:t xml:space="preserve"> (</w:t>
      </w:r>
      <w:r w:rsidR="00C90B51" w:rsidRPr="00097AC9">
        <w:rPr>
          <w:i/>
          <w:iCs/>
        </w:rPr>
        <w:t>p</w:t>
      </w:r>
      <w:r w:rsidR="00C90B51" w:rsidRPr="001371A7">
        <w:t xml:space="preserve"> &lt;0.05)</w:t>
      </w:r>
      <w:r w:rsidR="00354DBC" w:rsidRPr="001371A7">
        <w:t xml:space="preserve"> </w:t>
      </w:r>
      <w:r w:rsidR="00D46510" w:rsidRPr="001371A7">
        <w:t>in</w:t>
      </w:r>
      <w:r w:rsidR="00354DBC" w:rsidRPr="001371A7">
        <w:t xml:space="preserve"> the samples expose to 20 </w:t>
      </w:r>
      <w:r w:rsidR="00EC0278">
        <w:rPr>
          <w:rFonts w:cs="Times New Roman"/>
        </w:rPr>
        <w:t>µg/L</w:t>
      </w:r>
      <w:r w:rsidR="00354DBC" w:rsidRPr="001371A7">
        <w:t xml:space="preserve">,100 </w:t>
      </w:r>
      <w:r w:rsidR="00EC0278">
        <w:rPr>
          <w:rFonts w:cs="Times New Roman"/>
        </w:rPr>
        <w:t>µg/L</w:t>
      </w:r>
      <w:r w:rsidR="00EC0278" w:rsidRPr="001371A7" w:rsidDel="00EC0278">
        <w:rPr>
          <w:rFonts w:cs="Times New Roman"/>
        </w:rPr>
        <w:t xml:space="preserve"> </w:t>
      </w:r>
      <w:r w:rsidR="00354DBC" w:rsidRPr="001371A7">
        <w:t xml:space="preserve">and 500 </w:t>
      </w:r>
      <w:r w:rsidR="00EC0278">
        <w:rPr>
          <w:rFonts w:cs="Times New Roman"/>
        </w:rPr>
        <w:t>µg/L</w:t>
      </w:r>
      <w:r w:rsidR="00EC0278" w:rsidRPr="001371A7" w:rsidDel="00EC0278">
        <w:rPr>
          <w:rFonts w:cs="Times New Roman"/>
        </w:rPr>
        <w:t xml:space="preserve"> </w:t>
      </w:r>
      <w:r w:rsidR="00354DBC" w:rsidRPr="001371A7">
        <w:t xml:space="preserve">Irgarol as compared to </w:t>
      </w:r>
      <w:r w:rsidR="00354DBC" w:rsidRPr="00AF5482">
        <w:t>fresh</w:t>
      </w:r>
      <w:r w:rsidR="00C90B51" w:rsidRPr="00AF5482">
        <w:t xml:space="preserve"> and</w:t>
      </w:r>
      <w:r w:rsidR="00354DBC" w:rsidRPr="00AF5482">
        <w:t xml:space="preserve"> </w:t>
      </w:r>
      <w:r w:rsidR="00D46510" w:rsidRPr="00AF5482">
        <w:t xml:space="preserve">control </w:t>
      </w:r>
      <w:r w:rsidR="00354DBC" w:rsidRPr="00AF5482">
        <w:t>sample, whereby no clear differences</w:t>
      </w:r>
      <w:r w:rsidR="00C90B51" w:rsidRPr="00AF5482">
        <w:t xml:space="preserve"> (</w:t>
      </w:r>
      <w:r w:rsidR="00C90B51" w:rsidRPr="00097AC9">
        <w:rPr>
          <w:i/>
          <w:iCs/>
        </w:rPr>
        <w:t>p</w:t>
      </w:r>
      <w:r w:rsidR="00C90B51" w:rsidRPr="00AF5482">
        <w:t xml:space="preserve"> &gt; 0.05)</w:t>
      </w:r>
      <w:r w:rsidR="00354DBC" w:rsidRPr="00AF5482">
        <w:t xml:space="preserve"> were found</w:t>
      </w:r>
      <w:r w:rsidR="00C90B51" w:rsidRPr="00AF5482">
        <w:t xml:space="preserve"> between fresh and </w:t>
      </w:r>
      <w:r w:rsidR="00D46510" w:rsidRPr="00AF5482">
        <w:t>control</w:t>
      </w:r>
      <w:r w:rsidR="00C90B51" w:rsidRPr="00AF5482">
        <w:t>.</w:t>
      </w:r>
      <w:r w:rsidR="004F2E3D" w:rsidRPr="00AF5482">
        <w:t xml:space="preserve"> </w:t>
      </w:r>
      <w:r w:rsidR="00D01065" w:rsidRPr="00AF5482">
        <w:t xml:space="preserve">As shown in </w:t>
      </w:r>
      <w:r w:rsidR="009C0912" w:rsidRPr="00AF5482">
        <w:t>Figure 3</w:t>
      </w:r>
      <w:r w:rsidR="001371A7" w:rsidRPr="00AF5482">
        <w:t xml:space="preserve">, the fatty acid compositions of 16:0 was largely affected when the samples were exposed to100 </w:t>
      </w:r>
      <w:r w:rsidR="001371A7" w:rsidRPr="00AF5482">
        <w:rPr>
          <w:rFonts w:cs="Times New Roman"/>
        </w:rPr>
        <w:t>µ</w:t>
      </w:r>
      <w:r w:rsidR="001371A7" w:rsidRPr="00AF5482">
        <w:t xml:space="preserve">/g and 500 </w:t>
      </w:r>
      <w:r w:rsidR="001371A7" w:rsidRPr="00AF5482">
        <w:rPr>
          <w:rFonts w:cs="Times New Roman"/>
        </w:rPr>
        <w:t>µ</w:t>
      </w:r>
      <w:r w:rsidR="001371A7" w:rsidRPr="00AF5482">
        <w:t xml:space="preserve">/g Irgarol. </w:t>
      </w:r>
      <w:r w:rsidR="004F2E3D" w:rsidRPr="00AF5482">
        <w:t xml:space="preserve">No clear </w:t>
      </w:r>
      <w:r w:rsidR="001371A7" w:rsidRPr="00AF5482">
        <w:t>trend</w:t>
      </w:r>
      <w:r w:rsidR="004F2E3D" w:rsidRPr="00AF5482">
        <w:t xml:space="preserve"> was found in the composition of </w:t>
      </w:r>
      <w:r w:rsidR="004F2E3D" w:rsidRPr="00AF5482">
        <w:rPr>
          <w:rFonts w:cs="Times New Roman"/>
        </w:rPr>
        <w:t>14:0 and other SAFA as indicated by the</w:t>
      </w:r>
      <w:r w:rsidR="00D01065" w:rsidRPr="00AF5482">
        <w:rPr>
          <w:rFonts w:cs="Times New Roman"/>
        </w:rPr>
        <w:t xml:space="preserve"> post-hoc test (</w:t>
      </w:r>
      <w:r w:rsidR="009C0912" w:rsidRPr="00AF5482">
        <w:rPr>
          <w:rFonts w:cs="Times New Roman"/>
        </w:rPr>
        <w:t>Figure 3</w:t>
      </w:r>
      <w:r w:rsidR="001371A7" w:rsidRPr="00AF5482">
        <w:rPr>
          <w:rFonts w:cs="Times New Roman"/>
        </w:rPr>
        <w:t>).</w:t>
      </w:r>
    </w:p>
    <w:p w14:paraId="56FA4F48" w14:textId="32E8AD04" w:rsidR="001E0C32" w:rsidRDefault="009E7D61" w:rsidP="00097AC9">
      <w:pPr>
        <w:jc w:val="center"/>
      </w:pPr>
      <w:r>
        <w:rPr>
          <w:noProof/>
        </w:rPr>
        <w:lastRenderedPageBreak/>
        <w:drawing>
          <wp:inline distT="0" distB="0" distL="0" distR="0" wp14:anchorId="6C5A6DE8" wp14:editId="4A1F83F1">
            <wp:extent cx="4500000" cy="2880000"/>
            <wp:effectExtent l="0" t="0" r="15240" b="15875"/>
            <wp:docPr id="4" name="Chart 4">
              <a:extLst xmlns:a="http://schemas.openxmlformats.org/drawingml/2006/main">
                <a:ext uri="{FF2B5EF4-FFF2-40B4-BE49-F238E27FC236}">
                  <a16:creationId xmlns:a16="http://schemas.microsoft.com/office/drawing/2014/main" id="{49B660CB-9C1E-422B-A7D5-48C4287769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DA4D8A8" w14:textId="74633FBB" w:rsidR="00531086" w:rsidRPr="00531086" w:rsidRDefault="009C0912" w:rsidP="00097AC9">
      <w:pPr>
        <w:pStyle w:val="Caption"/>
        <w:ind w:left="770" w:hanging="770"/>
        <w:jc w:val="both"/>
      </w:pPr>
      <w:r w:rsidRPr="00AF5482">
        <w:t>Figure 3.</w:t>
      </w:r>
      <w:r w:rsidR="00442B60" w:rsidRPr="00AF5482">
        <w:t xml:space="preserve"> </w:t>
      </w:r>
      <w:r w:rsidR="004D22ED" w:rsidRPr="00AF5482">
        <w:t xml:space="preserve">Composition (mg/g) dry weight of </w:t>
      </w:r>
      <w:r w:rsidR="001D6853" w:rsidRPr="00AF5482">
        <w:t xml:space="preserve">SAFA components namely </w:t>
      </w:r>
      <w:r w:rsidR="004D22ED" w:rsidRPr="00AF5482">
        <w:t>myristic acid (14:0), palmitic acid (16:0) and</w:t>
      </w:r>
      <w:r w:rsidR="004D22ED">
        <w:t xml:space="preserve"> other components of SAFA</w:t>
      </w:r>
      <w:r w:rsidR="00354DBC">
        <w:t xml:space="preserve"> (total)</w:t>
      </w:r>
      <w:r w:rsidR="004D22ED">
        <w:t xml:space="preserve"> in</w:t>
      </w:r>
      <w:r w:rsidR="004D22ED" w:rsidRPr="00960DA0">
        <w:t xml:space="preserve"> tissue samples of </w:t>
      </w:r>
      <w:r w:rsidR="004D22ED" w:rsidRPr="00960DA0">
        <w:rPr>
          <w:i/>
        </w:rPr>
        <w:t xml:space="preserve">Galaxea </w:t>
      </w:r>
      <w:r w:rsidR="004D22ED">
        <w:rPr>
          <w:i/>
        </w:rPr>
        <w:t>f</w:t>
      </w:r>
      <w:r w:rsidR="004D22ED" w:rsidRPr="00960DA0">
        <w:rPr>
          <w:i/>
        </w:rPr>
        <w:t>ascicularis</w:t>
      </w:r>
      <w:r w:rsidR="004D22ED" w:rsidRPr="00960DA0">
        <w:t xml:space="preserve"> after 96h</w:t>
      </w:r>
      <w:r w:rsidR="002B2875">
        <w:t>rs</w:t>
      </w:r>
      <w:r w:rsidR="004D22ED" w:rsidRPr="00960DA0">
        <w:t xml:space="preserve"> acute exposure test</w:t>
      </w:r>
      <w:r w:rsidR="004D22ED">
        <w:t xml:space="preserve"> of </w:t>
      </w:r>
      <w:r w:rsidR="004D22ED" w:rsidRPr="00EE4FBB">
        <w:t>Irgarol</w:t>
      </w:r>
      <w:r w:rsidR="004D22ED" w:rsidRPr="00960DA0">
        <w:t xml:space="preserve">. Values are means </w:t>
      </w:r>
      <w:r w:rsidR="004D22ED">
        <w:t>with</w:t>
      </w:r>
      <w:r w:rsidR="004D22ED" w:rsidRPr="00960DA0">
        <w:t xml:space="preserve"> standard deviation (n=3</w:t>
      </w:r>
      <w:r w:rsidR="002B2875">
        <w:t>)</w:t>
      </w:r>
    </w:p>
    <w:p w14:paraId="73DFB6BD" w14:textId="2D794D42" w:rsidR="007E5718" w:rsidRDefault="00395C27" w:rsidP="009C0912">
      <w:pPr>
        <w:spacing w:after="0" w:line="240" w:lineRule="auto"/>
      </w:pPr>
      <w:r>
        <w:t xml:space="preserve">In this study, four PUFA components comprised of omega-6 and omega-3 fatty acids namely </w:t>
      </w:r>
      <w:r w:rsidRPr="00542277">
        <w:t xml:space="preserve">γ-Linolenic acid </w:t>
      </w:r>
      <w:r>
        <w:t>(18:3</w:t>
      </w:r>
      <w:r w:rsidRPr="001D6853">
        <w:t>ω</w:t>
      </w:r>
      <w:r>
        <w:t xml:space="preserve">6), </w:t>
      </w:r>
      <w:r w:rsidRPr="00542277">
        <w:t>α-</w:t>
      </w:r>
      <w:r w:rsidR="00EC0278">
        <w:t>l</w:t>
      </w:r>
      <w:r w:rsidR="00EC0278" w:rsidRPr="00542277">
        <w:t xml:space="preserve">inolenic </w:t>
      </w:r>
      <w:r w:rsidRPr="00542277">
        <w:t xml:space="preserve">acid </w:t>
      </w:r>
      <w:r>
        <w:t>(18:3</w:t>
      </w:r>
      <w:r w:rsidRPr="001D6853">
        <w:t>ω</w:t>
      </w:r>
      <w:r>
        <w:t>3</w:t>
      </w:r>
      <w:r w:rsidR="00C26788">
        <w:t xml:space="preserve"> or ALA</w:t>
      </w:r>
      <w:r>
        <w:t xml:space="preserve">), </w:t>
      </w:r>
      <w:proofErr w:type="spellStart"/>
      <w:r w:rsidR="00EC0278">
        <w:t>e</w:t>
      </w:r>
      <w:r w:rsidR="00EC0278" w:rsidRPr="00542277">
        <w:t>icosatrienoic</w:t>
      </w:r>
      <w:proofErr w:type="spellEnd"/>
      <w:r w:rsidR="00EC0278" w:rsidRPr="00542277">
        <w:t xml:space="preserve"> </w:t>
      </w:r>
      <w:r w:rsidRPr="00542277">
        <w:t xml:space="preserve">acid </w:t>
      </w:r>
      <w:r>
        <w:t xml:space="preserve">(20:3n3) and </w:t>
      </w:r>
      <w:r w:rsidR="00EC0278">
        <w:t>e</w:t>
      </w:r>
      <w:r w:rsidR="00EC0278" w:rsidRPr="00542277">
        <w:t xml:space="preserve">icosapentaenoic </w:t>
      </w:r>
      <w:r w:rsidRPr="00542277">
        <w:t xml:space="preserve">acid </w:t>
      </w:r>
      <w:r>
        <w:t>(20:5</w:t>
      </w:r>
      <w:r w:rsidRPr="001D6853">
        <w:t>ω</w:t>
      </w:r>
      <w:r>
        <w:t>3</w:t>
      </w:r>
      <w:r w:rsidR="00C26788">
        <w:t xml:space="preserve"> or EPA</w:t>
      </w:r>
      <w:r>
        <w:t>)</w:t>
      </w:r>
      <w:r w:rsidR="00C26788">
        <w:t xml:space="preserve"> </w:t>
      </w:r>
      <w:r>
        <w:t xml:space="preserve">were examined. </w:t>
      </w:r>
      <w:r w:rsidR="000121A1">
        <w:t>The composition of 18:3</w:t>
      </w:r>
      <w:r w:rsidR="000121A1" w:rsidRPr="001D6853">
        <w:t>ω</w:t>
      </w:r>
      <w:r w:rsidR="000121A1">
        <w:t>6</w:t>
      </w:r>
      <w:r w:rsidR="007E5718">
        <w:t xml:space="preserve"> </w:t>
      </w:r>
      <w:r w:rsidR="007E5718" w:rsidRPr="001371A7">
        <w:t xml:space="preserve">[F (4,10) = </w:t>
      </w:r>
      <w:r w:rsidR="007E5718">
        <w:t>89.997</w:t>
      </w:r>
      <w:r w:rsidR="007E5718" w:rsidRPr="001371A7">
        <w:t xml:space="preserve">, p </w:t>
      </w:r>
      <w:r w:rsidR="007E5718">
        <w:t>&lt; 0.001</w:t>
      </w:r>
      <w:r w:rsidR="007E5718" w:rsidRPr="001371A7">
        <w:t>]</w:t>
      </w:r>
      <w:r w:rsidR="007E5718" w:rsidRPr="001371A7">
        <w:rPr>
          <w:rFonts w:cs="Times New Roman"/>
        </w:rPr>
        <w:t xml:space="preserve">, </w:t>
      </w:r>
      <w:r w:rsidR="007E5718">
        <w:t>18</w:t>
      </w:r>
      <w:r w:rsidR="000121A1">
        <w:t>:3</w:t>
      </w:r>
      <w:r w:rsidR="000121A1" w:rsidRPr="001D6853">
        <w:t>ω</w:t>
      </w:r>
      <w:r w:rsidR="000121A1">
        <w:t>3</w:t>
      </w:r>
      <w:r w:rsidR="007E5718">
        <w:t xml:space="preserve"> </w:t>
      </w:r>
      <w:r w:rsidR="007E5718" w:rsidRPr="001371A7">
        <w:t xml:space="preserve">[F (4,10) = </w:t>
      </w:r>
      <w:r w:rsidR="007E5718">
        <w:t>19.808</w:t>
      </w:r>
      <w:r w:rsidR="007E5718" w:rsidRPr="001371A7">
        <w:t xml:space="preserve">, </w:t>
      </w:r>
      <w:r w:rsidR="007E5718" w:rsidRPr="00097AC9">
        <w:rPr>
          <w:i/>
          <w:iCs/>
        </w:rPr>
        <w:t>p</w:t>
      </w:r>
      <w:r w:rsidR="007E5718" w:rsidRPr="001371A7">
        <w:t xml:space="preserve"> </w:t>
      </w:r>
      <w:r w:rsidR="007E5718">
        <w:t>&lt;0.001</w:t>
      </w:r>
      <w:r w:rsidR="007E5718" w:rsidRPr="001371A7">
        <w:t>]</w:t>
      </w:r>
      <w:r w:rsidR="000121A1">
        <w:t>, 20:3n3</w:t>
      </w:r>
      <w:r w:rsidR="007E5718">
        <w:t xml:space="preserve"> </w:t>
      </w:r>
      <w:r w:rsidR="007E5718" w:rsidRPr="001371A7">
        <w:t xml:space="preserve">[F (4,10) = </w:t>
      </w:r>
      <w:r w:rsidR="007E5718">
        <w:t>17.364</w:t>
      </w:r>
      <w:r w:rsidR="007E5718" w:rsidRPr="001371A7">
        <w:t xml:space="preserve">, </w:t>
      </w:r>
      <w:r w:rsidR="007E5718" w:rsidRPr="00097AC9">
        <w:rPr>
          <w:i/>
          <w:iCs/>
        </w:rPr>
        <w:t>p</w:t>
      </w:r>
      <w:r w:rsidR="007E5718" w:rsidRPr="001371A7">
        <w:t xml:space="preserve"> </w:t>
      </w:r>
      <w:r w:rsidR="007E5718">
        <w:t>&lt;0.001</w:t>
      </w:r>
      <w:r w:rsidR="007E5718" w:rsidRPr="001371A7">
        <w:t>]</w:t>
      </w:r>
      <w:r w:rsidR="000121A1">
        <w:t xml:space="preserve"> and 20:5</w:t>
      </w:r>
      <w:r w:rsidR="000121A1" w:rsidRPr="001D6853">
        <w:t>ω</w:t>
      </w:r>
      <w:r w:rsidR="000121A1">
        <w:t>3</w:t>
      </w:r>
      <w:r w:rsidR="007E5718">
        <w:t xml:space="preserve"> </w:t>
      </w:r>
      <w:r w:rsidR="007E5718" w:rsidRPr="001371A7">
        <w:t xml:space="preserve">[F (4,10) = </w:t>
      </w:r>
      <w:r w:rsidR="007E5718">
        <w:t>56.966</w:t>
      </w:r>
      <w:r w:rsidR="007E5718" w:rsidRPr="001371A7">
        <w:t xml:space="preserve">, </w:t>
      </w:r>
      <w:r w:rsidR="007E5718" w:rsidRPr="00097AC9">
        <w:rPr>
          <w:i/>
          <w:iCs/>
        </w:rPr>
        <w:t>p</w:t>
      </w:r>
      <w:r w:rsidR="007E5718" w:rsidRPr="001371A7">
        <w:t xml:space="preserve"> </w:t>
      </w:r>
      <w:r w:rsidR="007E5718">
        <w:t>&lt;0.001</w:t>
      </w:r>
      <w:r w:rsidR="007E5718" w:rsidRPr="001371A7">
        <w:t>]</w:t>
      </w:r>
      <w:r w:rsidR="000121A1">
        <w:t xml:space="preserve"> were significantly different </w:t>
      </w:r>
      <w:r w:rsidR="000121A1" w:rsidRPr="00AF5482">
        <w:t xml:space="preserve">among the treatment samples. </w:t>
      </w:r>
      <w:r w:rsidR="007E5718" w:rsidRPr="00AF5482">
        <w:t>No clear differences (</w:t>
      </w:r>
      <w:r w:rsidR="007E5718" w:rsidRPr="00097AC9">
        <w:rPr>
          <w:i/>
          <w:iCs/>
        </w:rPr>
        <w:t>p</w:t>
      </w:r>
      <w:r w:rsidR="007E5718" w:rsidRPr="00AF5482">
        <w:t xml:space="preserve"> &gt; 0.05) were found between fresh, and control as indicated by pairwise test but significantly lowered in the samples exposed to 20 </w:t>
      </w:r>
      <w:r w:rsidR="007E5718" w:rsidRPr="00AF5482">
        <w:rPr>
          <w:rFonts w:cs="Times New Roman"/>
        </w:rPr>
        <w:t>µ</w:t>
      </w:r>
      <w:r w:rsidR="00EC0278">
        <w:rPr>
          <w:rFonts w:cs="Times New Roman"/>
        </w:rPr>
        <w:t>g/L</w:t>
      </w:r>
      <w:r w:rsidR="007E5718" w:rsidRPr="00AF5482">
        <w:t xml:space="preserve">/g ,100 </w:t>
      </w:r>
      <w:r w:rsidR="007E5718" w:rsidRPr="00AF5482">
        <w:rPr>
          <w:rFonts w:cs="Times New Roman"/>
        </w:rPr>
        <w:t>µ</w:t>
      </w:r>
      <w:r w:rsidR="00EC0278">
        <w:t>g/L</w:t>
      </w:r>
      <w:r w:rsidR="007E5718" w:rsidRPr="00AF5482">
        <w:t xml:space="preserve"> and 500 </w:t>
      </w:r>
      <w:r w:rsidR="007E5718" w:rsidRPr="00AF5482">
        <w:rPr>
          <w:rFonts w:cs="Times New Roman"/>
        </w:rPr>
        <w:t>µ</w:t>
      </w:r>
      <w:r w:rsidR="00EC0278">
        <w:t>g/L</w:t>
      </w:r>
      <w:r w:rsidR="00D01065" w:rsidRPr="00AF5482">
        <w:t xml:space="preserve"> Irgarol (</w:t>
      </w:r>
      <w:r w:rsidR="00D904DF" w:rsidRPr="00AF5482">
        <w:t>Figure 4</w:t>
      </w:r>
      <w:r w:rsidR="007E5718" w:rsidRPr="00AF5482">
        <w:t>).</w:t>
      </w:r>
    </w:p>
    <w:p w14:paraId="05D728B3" w14:textId="77777777" w:rsidR="007E5718" w:rsidRDefault="007E5718" w:rsidP="006C1686">
      <w:pPr>
        <w:spacing w:after="0" w:line="240" w:lineRule="auto"/>
      </w:pPr>
    </w:p>
    <w:p w14:paraId="6DCCDFEE" w14:textId="2195AB47" w:rsidR="004D22ED" w:rsidRDefault="00AF179B" w:rsidP="00097AC9">
      <w:pPr>
        <w:jc w:val="center"/>
      </w:pPr>
      <w:r>
        <w:rPr>
          <w:noProof/>
        </w:rPr>
        <w:drawing>
          <wp:inline distT="0" distB="0" distL="0" distR="0" wp14:anchorId="6F1E4F62" wp14:editId="0D948804">
            <wp:extent cx="4500000" cy="2880000"/>
            <wp:effectExtent l="0" t="0" r="15240" b="15875"/>
            <wp:docPr id="5" name="Chart 5">
              <a:extLst xmlns:a="http://schemas.openxmlformats.org/drawingml/2006/main">
                <a:ext uri="{FF2B5EF4-FFF2-40B4-BE49-F238E27FC236}">
                  <a16:creationId xmlns:a16="http://schemas.microsoft.com/office/drawing/2014/main" id="{D5E07A43-FAE6-46B1-8BBA-5E9EA08F95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1748DCF" w14:textId="2B2003BC" w:rsidR="00542277" w:rsidRDefault="00D904DF" w:rsidP="00097AC9">
      <w:pPr>
        <w:pStyle w:val="Caption"/>
        <w:spacing w:after="0"/>
        <w:ind w:left="798" w:hanging="798"/>
        <w:jc w:val="both"/>
      </w:pPr>
      <w:r w:rsidRPr="00AF5482">
        <w:t xml:space="preserve">Figure 4. </w:t>
      </w:r>
      <w:r w:rsidR="001D6853" w:rsidRPr="00AF5482">
        <w:t xml:space="preserve">Composition (mg/g) dry weight of PUFA components namely </w:t>
      </w:r>
      <w:r w:rsidR="00542277" w:rsidRPr="00AF5482">
        <w:t>γ-</w:t>
      </w:r>
      <w:r w:rsidR="002B2875">
        <w:t>l</w:t>
      </w:r>
      <w:r w:rsidR="002B2875" w:rsidRPr="00AF5482">
        <w:t xml:space="preserve">inolenic </w:t>
      </w:r>
      <w:r w:rsidR="00542277" w:rsidRPr="00AF5482">
        <w:t xml:space="preserve">acid </w:t>
      </w:r>
      <w:r w:rsidR="001D6853" w:rsidRPr="00AF5482">
        <w:t xml:space="preserve">(18:3ω6), </w:t>
      </w:r>
      <w:r w:rsidR="00542277" w:rsidRPr="00AF5482">
        <w:t>α-</w:t>
      </w:r>
      <w:r w:rsidR="002B2875">
        <w:t>l</w:t>
      </w:r>
      <w:r w:rsidR="002B2875" w:rsidRPr="00AF5482">
        <w:t xml:space="preserve">inolenic </w:t>
      </w:r>
      <w:r w:rsidR="00542277" w:rsidRPr="00AF5482">
        <w:t>acid</w:t>
      </w:r>
      <w:r w:rsidR="00542277" w:rsidRPr="00542277">
        <w:t xml:space="preserve"> </w:t>
      </w:r>
      <w:r w:rsidR="001D6853">
        <w:t>(18:3</w:t>
      </w:r>
      <w:r w:rsidR="001D6853" w:rsidRPr="001D6853">
        <w:t>ω</w:t>
      </w:r>
      <w:r w:rsidR="001D6853">
        <w:t xml:space="preserve">3), </w:t>
      </w:r>
      <w:proofErr w:type="spellStart"/>
      <w:r w:rsidR="002B2875">
        <w:t>e</w:t>
      </w:r>
      <w:r w:rsidR="002B2875" w:rsidRPr="00542277">
        <w:t>icosatrienoic</w:t>
      </w:r>
      <w:proofErr w:type="spellEnd"/>
      <w:r w:rsidR="002B2875" w:rsidRPr="00542277">
        <w:t xml:space="preserve"> </w:t>
      </w:r>
      <w:r w:rsidR="00542277" w:rsidRPr="00542277">
        <w:t xml:space="preserve">acid </w:t>
      </w:r>
      <w:r w:rsidR="001D6853">
        <w:t xml:space="preserve">(20:3n3) and </w:t>
      </w:r>
      <w:r w:rsidR="002B2875">
        <w:t>e</w:t>
      </w:r>
      <w:r w:rsidR="002B2875" w:rsidRPr="00542277">
        <w:t xml:space="preserve">icosapentaenoic </w:t>
      </w:r>
      <w:r w:rsidR="00542277" w:rsidRPr="00542277">
        <w:t xml:space="preserve">acid </w:t>
      </w:r>
      <w:r w:rsidR="001D6853">
        <w:t>(20:5</w:t>
      </w:r>
      <w:r w:rsidR="001D6853" w:rsidRPr="001D6853">
        <w:t>ω</w:t>
      </w:r>
      <w:r w:rsidR="001D6853">
        <w:t>3) in</w:t>
      </w:r>
      <w:r w:rsidR="001D6853" w:rsidRPr="00960DA0">
        <w:t xml:space="preserve"> tissue samples of </w:t>
      </w:r>
      <w:r w:rsidR="001D6853" w:rsidRPr="00960DA0">
        <w:rPr>
          <w:i/>
        </w:rPr>
        <w:t xml:space="preserve">Galaxea </w:t>
      </w:r>
      <w:r w:rsidR="001D6853">
        <w:rPr>
          <w:i/>
        </w:rPr>
        <w:t>f</w:t>
      </w:r>
      <w:r w:rsidR="001D6853" w:rsidRPr="00960DA0">
        <w:rPr>
          <w:i/>
        </w:rPr>
        <w:t>ascicularis</w:t>
      </w:r>
      <w:r w:rsidR="001D6853" w:rsidRPr="00960DA0">
        <w:t xml:space="preserve"> after 96h</w:t>
      </w:r>
      <w:r w:rsidR="002B2875">
        <w:t>rs</w:t>
      </w:r>
      <w:r w:rsidR="001D6853" w:rsidRPr="00960DA0">
        <w:t xml:space="preserve"> acute exposure test</w:t>
      </w:r>
      <w:r w:rsidR="001D6853">
        <w:t xml:space="preserve"> of </w:t>
      </w:r>
      <w:r w:rsidR="001D6853" w:rsidRPr="00EE4FBB">
        <w:t>Irgarol</w:t>
      </w:r>
      <w:r w:rsidR="001D6853" w:rsidRPr="00960DA0">
        <w:t xml:space="preserve">. Values are means </w:t>
      </w:r>
      <w:r w:rsidR="001D6853">
        <w:t>with</w:t>
      </w:r>
      <w:r w:rsidR="001D6853" w:rsidRPr="00960DA0">
        <w:t xml:space="preserve"> standard deviation </w:t>
      </w:r>
      <w:r w:rsidR="002B2875">
        <w:t>(</w:t>
      </w:r>
      <w:r w:rsidR="001D6853" w:rsidRPr="00960DA0">
        <w:t>n=3</w:t>
      </w:r>
      <w:r w:rsidR="002B2875">
        <w:t>)</w:t>
      </w:r>
    </w:p>
    <w:p w14:paraId="3461E878" w14:textId="77777777" w:rsidR="00097AC9" w:rsidRDefault="00097AC9" w:rsidP="00D904DF">
      <w:pPr>
        <w:spacing w:line="240" w:lineRule="auto"/>
        <w:rPr>
          <w:rFonts w:eastAsia="Times New Roman" w:cs="Times New Roman"/>
          <w:b/>
          <w:kern w:val="36"/>
          <w:szCs w:val="48"/>
          <w:lang w:val="en-US"/>
        </w:rPr>
      </w:pPr>
    </w:p>
    <w:p w14:paraId="4186AD07" w14:textId="0AA50124" w:rsidR="00D04DEB" w:rsidRPr="0080480B" w:rsidRDefault="0016646E" w:rsidP="00D904DF">
      <w:pPr>
        <w:spacing w:line="240" w:lineRule="auto"/>
      </w:pPr>
      <w:r w:rsidRPr="0016646E">
        <w:t>This study revealed the effect of</w:t>
      </w:r>
      <w:r>
        <w:t xml:space="preserve"> different concentration</w:t>
      </w:r>
      <w:r w:rsidR="002B2875">
        <w:t>s</w:t>
      </w:r>
      <w:r>
        <w:t xml:space="preserve"> of Irgarol on fatty acid composition in the tissue of </w:t>
      </w:r>
      <w:r w:rsidRPr="0016646E">
        <w:rPr>
          <w:i/>
          <w:iCs/>
        </w:rPr>
        <w:t xml:space="preserve">G. </w:t>
      </w:r>
      <w:r w:rsidRPr="0080480B">
        <w:rPr>
          <w:i/>
          <w:iCs/>
        </w:rPr>
        <w:t>fascicularis</w:t>
      </w:r>
      <w:r w:rsidRPr="0080480B">
        <w:t>.</w:t>
      </w:r>
      <w:r w:rsidR="00286F8A" w:rsidRPr="0080480B">
        <w:t xml:space="preserve"> The present findings demonstrate that Irgarol 1051 </w:t>
      </w:r>
      <w:r w:rsidR="00C56C95" w:rsidRPr="0080480B">
        <w:t>affecting</w:t>
      </w:r>
      <w:r w:rsidR="00286F8A" w:rsidRPr="0080480B">
        <w:t xml:space="preserve"> the health of corals due to changes of </w:t>
      </w:r>
      <w:r w:rsidR="00286F8A" w:rsidRPr="0080480B">
        <w:lastRenderedPageBreak/>
        <w:t xml:space="preserve">fatty acids composition of </w:t>
      </w:r>
      <w:r w:rsidR="00286F8A" w:rsidRPr="0080480B">
        <w:rPr>
          <w:i/>
        </w:rPr>
        <w:t>G. fascicularis</w:t>
      </w:r>
      <w:r w:rsidR="00286F8A" w:rsidRPr="0080480B">
        <w:t xml:space="preserve"> and may have implications on metabolisms of the corals.</w:t>
      </w:r>
      <w:r w:rsidR="00C56C95" w:rsidRPr="0080480B">
        <w:t xml:space="preserve"> Lower fatty acid composition of </w:t>
      </w:r>
      <w:r w:rsidR="00C56C95" w:rsidRPr="0080480B">
        <w:rPr>
          <w:rFonts w:cs="Times New Roman"/>
        </w:rPr>
        <w:t>Ʃ</w:t>
      </w:r>
      <w:r w:rsidR="00C56C95" w:rsidRPr="0080480B">
        <w:t>SAFA</w:t>
      </w:r>
      <w:r w:rsidR="00342D77" w:rsidRPr="0080480B">
        <w:t xml:space="preserve"> and</w:t>
      </w:r>
      <w:r w:rsidR="00C56C95" w:rsidRPr="0080480B">
        <w:t xml:space="preserve"> </w:t>
      </w:r>
      <w:r w:rsidR="00C56C95" w:rsidRPr="0080480B">
        <w:rPr>
          <w:rFonts w:cs="Times New Roman"/>
        </w:rPr>
        <w:t>Ʃ</w:t>
      </w:r>
      <w:r w:rsidR="00C56C95" w:rsidRPr="0080480B">
        <w:t xml:space="preserve">PUFA was observed in the tissue of </w:t>
      </w:r>
      <w:r w:rsidR="00C56C95" w:rsidRPr="0080480B">
        <w:rPr>
          <w:i/>
        </w:rPr>
        <w:t>G. fascicularis</w:t>
      </w:r>
      <w:r w:rsidR="00C56C95" w:rsidRPr="0080480B">
        <w:t xml:space="preserve"> </w:t>
      </w:r>
      <w:r w:rsidR="0055201B" w:rsidRPr="0080480B">
        <w:t xml:space="preserve">especially when </w:t>
      </w:r>
      <w:r w:rsidR="00C56C95" w:rsidRPr="0080480B">
        <w:t xml:space="preserve">exposed to </w:t>
      </w:r>
      <w:r w:rsidR="00C227FF" w:rsidRPr="0080480B">
        <w:t>high concentration (</w:t>
      </w:r>
      <w:r w:rsidR="00C56C95" w:rsidRPr="0080480B">
        <w:t xml:space="preserve">100 </w:t>
      </w:r>
      <w:r w:rsidR="00C56C95" w:rsidRPr="0080480B">
        <w:rPr>
          <w:rFonts w:cs="Times New Roman"/>
        </w:rPr>
        <w:t>µ</w:t>
      </w:r>
      <w:r w:rsidR="002B2875" w:rsidRPr="0080480B">
        <w:rPr>
          <w:rFonts w:cs="Times New Roman"/>
        </w:rPr>
        <w:t>g/L</w:t>
      </w:r>
      <w:r w:rsidR="00C56C95" w:rsidRPr="0080480B">
        <w:t xml:space="preserve"> and 500 </w:t>
      </w:r>
      <w:r w:rsidR="00C56C95" w:rsidRPr="0080480B">
        <w:rPr>
          <w:rFonts w:cs="Times New Roman"/>
        </w:rPr>
        <w:t>µ</w:t>
      </w:r>
      <w:r w:rsidR="002B2875" w:rsidRPr="0080480B">
        <w:rPr>
          <w:rFonts w:cs="Times New Roman"/>
        </w:rPr>
        <w:t>g/L</w:t>
      </w:r>
      <w:r w:rsidR="00C227FF" w:rsidRPr="0080480B">
        <w:t>) of</w:t>
      </w:r>
      <w:r w:rsidR="00C56C95" w:rsidRPr="0080480B">
        <w:t xml:space="preserve"> Irgarol. </w:t>
      </w:r>
      <w:r w:rsidR="002B2875" w:rsidRPr="0080480B">
        <w:t>Previously, s</w:t>
      </w:r>
      <w:r w:rsidR="00C56C95" w:rsidRPr="0080480B">
        <w:t>imilar trend</w:t>
      </w:r>
      <w:r w:rsidR="002B2875" w:rsidRPr="0080480B">
        <w:t xml:space="preserve"> was</w:t>
      </w:r>
      <w:r w:rsidR="00C56C95" w:rsidRPr="0080480B">
        <w:t xml:space="preserve"> also found in a study using Asian sea-bass </w:t>
      </w:r>
      <w:proofErr w:type="spellStart"/>
      <w:r w:rsidR="00C56C95" w:rsidRPr="0080480B">
        <w:rPr>
          <w:i/>
          <w:iCs/>
        </w:rPr>
        <w:t>Lates</w:t>
      </w:r>
      <w:proofErr w:type="spellEnd"/>
      <w:r w:rsidR="00C56C95" w:rsidRPr="0080480B">
        <w:rPr>
          <w:i/>
          <w:iCs/>
        </w:rPr>
        <w:t xml:space="preserve"> </w:t>
      </w:r>
      <w:proofErr w:type="spellStart"/>
      <w:r w:rsidR="00C56C95" w:rsidRPr="0080480B">
        <w:rPr>
          <w:i/>
          <w:iCs/>
        </w:rPr>
        <w:t>calcarifer</w:t>
      </w:r>
      <w:proofErr w:type="spellEnd"/>
      <w:r w:rsidR="00C56C95" w:rsidRPr="0080480B">
        <w:t xml:space="preserve"> where </w:t>
      </w:r>
      <w:r w:rsidR="00C227FF" w:rsidRPr="0080480B">
        <w:t>lower</w:t>
      </w:r>
      <w:r w:rsidR="007D2E50" w:rsidRPr="0080480B">
        <w:rPr>
          <w:rFonts w:cs="Times New Roman"/>
        </w:rPr>
        <w:t xml:space="preserve"> Ʃ</w:t>
      </w:r>
      <w:r w:rsidR="007D2E50" w:rsidRPr="0080480B">
        <w:t xml:space="preserve">SAFA </w:t>
      </w:r>
      <w:r w:rsidR="00392AB7" w:rsidRPr="0080480B">
        <w:rPr>
          <w:rFonts w:cs="Times New Roman"/>
        </w:rPr>
        <w:t xml:space="preserve">and </w:t>
      </w:r>
      <w:r w:rsidR="0055201B" w:rsidRPr="0080480B">
        <w:rPr>
          <w:rFonts w:cs="Times New Roman"/>
        </w:rPr>
        <w:t>Ʃ</w:t>
      </w:r>
      <w:r w:rsidR="0055201B" w:rsidRPr="0080480B">
        <w:t xml:space="preserve">PUFA </w:t>
      </w:r>
      <w:r w:rsidR="00C227FF" w:rsidRPr="0080480B">
        <w:t>was found in the</w:t>
      </w:r>
      <w:r w:rsidR="00C56C95" w:rsidRPr="0080480B">
        <w:t xml:space="preserve"> samples exposed to 10%, 30% and 50% of the 96 h</w:t>
      </w:r>
      <w:r w:rsidR="002B2875" w:rsidRPr="0080480B">
        <w:t>rs</w:t>
      </w:r>
      <w:r w:rsidR="00C56C95" w:rsidRPr="0080480B">
        <w:t xml:space="preserve"> LC50 = 0.535 mg/ml of triazine herbicides Irgarol 1051</w:t>
      </w:r>
      <w:r w:rsidR="0055201B" w:rsidRPr="0080480B">
        <w:t xml:space="preserve"> as compared to fresh and control</w:t>
      </w:r>
      <w:r w:rsidR="00C16A59" w:rsidRPr="0080480B">
        <w:t xml:space="preserve"> [10]</w:t>
      </w:r>
      <w:r w:rsidR="007D2E50" w:rsidRPr="0080480B">
        <w:t xml:space="preserve">. </w:t>
      </w:r>
      <w:r w:rsidR="000A04E8" w:rsidRPr="0080480B">
        <w:t xml:space="preserve">In contrast, toxicity test of Irgarol </w:t>
      </w:r>
      <w:r w:rsidR="00F70ACB" w:rsidRPr="0080480B">
        <w:t>1051 to</w:t>
      </w:r>
      <w:r w:rsidR="000A04E8" w:rsidRPr="0080480B">
        <w:t xml:space="preserve"> hard coral </w:t>
      </w:r>
      <w:proofErr w:type="spellStart"/>
      <w:r w:rsidR="000A04E8" w:rsidRPr="0080480B">
        <w:rPr>
          <w:i/>
          <w:iCs/>
        </w:rPr>
        <w:t>Fungia</w:t>
      </w:r>
      <w:proofErr w:type="spellEnd"/>
      <w:r w:rsidR="000A04E8" w:rsidRPr="0080480B">
        <w:rPr>
          <w:i/>
          <w:iCs/>
        </w:rPr>
        <w:t xml:space="preserve"> </w:t>
      </w:r>
      <w:proofErr w:type="spellStart"/>
      <w:r w:rsidR="000A04E8" w:rsidRPr="0080480B">
        <w:rPr>
          <w:i/>
          <w:iCs/>
        </w:rPr>
        <w:t>fungites</w:t>
      </w:r>
      <w:proofErr w:type="spellEnd"/>
      <w:r w:rsidR="000A04E8" w:rsidRPr="0080480B">
        <w:t xml:space="preserve"> revealed that </w:t>
      </w:r>
      <w:r w:rsidR="000A04E8" w:rsidRPr="0080480B">
        <w:rPr>
          <w:rFonts w:cs="Times New Roman"/>
        </w:rPr>
        <w:t>Ʃ</w:t>
      </w:r>
      <w:r w:rsidR="000A04E8" w:rsidRPr="0080480B">
        <w:t xml:space="preserve">SAFA, </w:t>
      </w:r>
      <w:r w:rsidR="000A04E8" w:rsidRPr="0080480B">
        <w:rPr>
          <w:rFonts w:cs="Times New Roman"/>
        </w:rPr>
        <w:t>Ʃ</w:t>
      </w:r>
      <w:r w:rsidR="000A04E8" w:rsidRPr="0080480B">
        <w:t xml:space="preserve">PUFA and </w:t>
      </w:r>
      <w:r w:rsidR="000A04E8" w:rsidRPr="0080480B">
        <w:rPr>
          <w:rFonts w:cs="Times New Roman"/>
        </w:rPr>
        <w:t>Ʃ</w:t>
      </w:r>
      <w:r w:rsidR="000A04E8" w:rsidRPr="0080480B">
        <w:t xml:space="preserve">MUFA were reduced in a as the dose of Irgarol </w:t>
      </w:r>
      <w:r w:rsidR="00F70ACB" w:rsidRPr="0080480B">
        <w:t xml:space="preserve">1051 </w:t>
      </w:r>
      <w:r w:rsidR="00976DB8" w:rsidRPr="0080480B">
        <w:t>increased [</w:t>
      </w:r>
      <w:r w:rsidR="00774BE8" w:rsidRPr="0080480B">
        <w:t>15</w:t>
      </w:r>
      <w:r w:rsidR="00976DB8" w:rsidRPr="0080480B">
        <w:t>]</w:t>
      </w:r>
      <w:r w:rsidR="00F70ACB" w:rsidRPr="0080480B">
        <w:t xml:space="preserve">. The inconsistency of fatty acid composition between different species of hard corals can be related to their species-specific and dietary of the </w:t>
      </w:r>
      <w:r w:rsidR="00707139" w:rsidRPr="0080480B">
        <w:t>species</w:t>
      </w:r>
      <w:r w:rsidR="005F7C9C" w:rsidRPr="0080480B">
        <w:t xml:space="preserve"> [1</w:t>
      </w:r>
      <w:r w:rsidR="00774BE8" w:rsidRPr="0080480B">
        <w:t>6</w:t>
      </w:r>
      <w:r w:rsidR="005F7C9C" w:rsidRPr="0080480B">
        <w:t>,</w:t>
      </w:r>
      <w:r w:rsidR="004A75E4" w:rsidRPr="0080480B">
        <w:t xml:space="preserve"> </w:t>
      </w:r>
      <w:r w:rsidR="005F7C9C" w:rsidRPr="0080480B">
        <w:t>1</w:t>
      </w:r>
      <w:r w:rsidR="00774BE8" w:rsidRPr="0080480B">
        <w:t>7</w:t>
      </w:r>
      <w:r w:rsidR="005F7C9C" w:rsidRPr="0080480B">
        <w:t>]</w:t>
      </w:r>
      <w:r w:rsidR="00707139" w:rsidRPr="0080480B">
        <w:t xml:space="preserve">. </w:t>
      </w:r>
    </w:p>
    <w:p w14:paraId="74856FC5" w14:textId="0E433951" w:rsidR="004069B4" w:rsidRPr="0080480B" w:rsidRDefault="00204565" w:rsidP="00D904DF">
      <w:pPr>
        <w:spacing w:line="240" w:lineRule="auto"/>
      </w:pPr>
      <w:r w:rsidRPr="0080480B">
        <w:t xml:space="preserve">Lower </w:t>
      </w:r>
      <w:r w:rsidRPr="0080480B">
        <w:rPr>
          <w:rFonts w:cs="Times New Roman"/>
        </w:rPr>
        <w:t>Ʃ</w:t>
      </w:r>
      <w:r w:rsidRPr="0080480B">
        <w:t xml:space="preserve">SAFA </w:t>
      </w:r>
      <w:r w:rsidR="00E22C72" w:rsidRPr="0080480B">
        <w:t xml:space="preserve">is </w:t>
      </w:r>
      <w:r w:rsidR="005A4314" w:rsidRPr="0080480B">
        <w:t xml:space="preserve">largely </w:t>
      </w:r>
      <w:r w:rsidR="00927F71" w:rsidRPr="0080480B">
        <w:t>associated</w:t>
      </w:r>
      <w:r w:rsidR="00E22C72" w:rsidRPr="0080480B">
        <w:t xml:space="preserve"> with the</w:t>
      </w:r>
      <w:r w:rsidRPr="0080480B">
        <w:t xml:space="preserve"> lower composition</w:t>
      </w:r>
      <w:r w:rsidR="0008671C" w:rsidRPr="0080480B">
        <w:t xml:space="preserve"> of</w:t>
      </w:r>
      <w:r w:rsidRPr="0080480B">
        <w:t xml:space="preserve"> palmitic acid (16:0) when the samples exposed to Irgarol 1051 especially at higher doses (100 </w:t>
      </w:r>
      <w:r w:rsidRPr="0080480B">
        <w:rPr>
          <w:rFonts w:cs="Times New Roman"/>
        </w:rPr>
        <w:t>µ</w:t>
      </w:r>
      <w:r w:rsidRPr="0080480B">
        <w:t xml:space="preserve">/g and 500 </w:t>
      </w:r>
      <w:r w:rsidRPr="0080480B">
        <w:rPr>
          <w:rFonts w:cs="Times New Roman"/>
        </w:rPr>
        <w:t>µ</w:t>
      </w:r>
      <w:r w:rsidRPr="0080480B">
        <w:t>/g).</w:t>
      </w:r>
      <w:r w:rsidR="00E22C72" w:rsidRPr="0080480B">
        <w:t xml:space="preserve"> </w:t>
      </w:r>
      <w:r w:rsidR="002B2875" w:rsidRPr="0080480B">
        <w:t>Generally, t</w:t>
      </w:r>
      <w:r w:rsidR="006979AB" w:rsidRPr="0080480B">
        <w:t xml:space="preserve">he high content of </w:t>
      </w:r>
      <w:r w:rsidR="00290374" w:rsidRPr="0080480B">
        <w:t>palmitic acid is</w:t>
      </w:r>
      <w:r w:rsidR="006979AB" w:rsidRPr="0080480B">
        <w:t xml:space="preserve"> commonly found in healthy corals and can reach 5</w:t>
      </w:r>
      <w:r w:rsidR="0044502B" w:rsidRPr="0080480B">
        <w:t>0% of the total FA composition [15-17]</w:t>
      </w:r>
      <w:r w:rsidR="006979AB" w:rsidRPr="0080480B">
        <w:t xml:space="preserve">. </w:t>
      </w:r>
      <w:r w:rsidR="00C37733" w:rsidRPr="0080480B">
        <w:t>Toxicity</w:t>
      </w:r>
      <w:r w:rsidR="00943555" w:rsidRPr="0080480B">
        <w:t xml:space="preserve"> test of</w:t>
      </w:r>
      <w:r w:rsidR="0033063C" w:rsidRPr="0080480B">
        <w:t xml:space="preserve"> </w:t>
      </w:r>
      <w:r w:rsidR="00C37733" w:rsidRPr="0080480B">
        <w:t xml:space="preserve">metal </w:t>
      </w:r>
      <w:r w:rsidR="008F43C7" w:rsidRPr="0080480B">
        <w:t>cadmium</w:t>
      </w:r>
      <w:r w:rsidR="0033063C" w:rsidRPr="0080480B">
        <w:t xml:space="preserve"> to marine macroalgae, </w:t>
      </w:r>
      <w:r w:rsidR="0033063C" w:rsidRPr="0080480B">
        <w:rPr>
          <w:i/>
          <w:iCs/>
        </w:rPr>
        <w:t xml:space="preserve">Ulva </w:t>
      </w:r>
      <w:proofErr w:type="spellStart"/>
      <w:r w:rsidR="0033063C" w:rsidRPr="0080480B">
        <w:rPr>
          <w:i/>
          <w:iCs/>
        </w:rPr>
        <w:t>lactuca</w:t>
      </w:r>
      <w:proofErr w:type="spellEnd"/>
      <w:r w:rsidR="0033063C" w:rsidRPr="0080480B">
        <w:t xml:space="preserve"> </w:t>
      </w:r>
      <w:r w:rsidR="00C37733" w:rsidRPr="0080480B">
        <w:t>revealed</w:t>
      </w:r>
      <w:r w:rsidR="0033063C" w:rsidRPr="0080480B">
        <w:t xml:space="preserve"> that reduction in palmitic acid</w:t>
      </w:r>
      <w:r w:rsidR="008F43C7" w:rsidRPr="0080480B">
        <w:t xml:space="preserve"> </w:t>
      </w:r>
      <w:r w:rsidR="005A4314" w:rsidRPr="0080480B">
        <w:t>can be</w:t>
      </w:r>
      <w:r w:rsidR="008F43C7" w:rsidRPr="0080480B">
        <w:t xml:space="preserve"> due to </w:t>
      </w:r>
      <w:r w:rsidR="00D44329" w:rsidRPr="0080480B">
        <w:t>an</w:t>
      </w:r>
      <w:r w:rsidR="008F43C7" w:rsidRPr="0080480B">
        <w:t xml:space="preserve"> </w:t>
      </w:r>
      <w:r w:rsidR="00392AB7" w:rsidRPr="0080480B">
        <w:t>active</w:t>
      </w:r>
      <w:r w:rsidR="008F43C7" w:rsidRPr="0080480B">
        <w:t xml:space="preserve"> desaturation process of fatty acid</w:t>
      </w:r>
      <w:r w:rsidR="00C37733" w:rsidRPr="0080480B">
        <w:t xml:space="preserve"> for the production of unsaturated fatty acid such as linoleic (18:2</w:t>
      </w:r>
      <w:r w:rsidR="00C90115" w:rsidRPr="0080480B">
        <w:t>ω</w:t>
      </w:r>
      <w:r w:rsidR="00C37733" w:rsidRPr="0080480B">
        <w:t>6) and linolenic acid (18:3</w:t>
      </w:r>
      <w:r w:rsidR="00C90115" w:rsidRPr="0080480B">
        <w:t>ω</w:t>
      </w:r>
      <w:r w:rsidR="00C37733" w:rsidRPr="0080480B">
        <w:t>6)</w:t>
      </w:r>
      <w:r w:rsidR="00B01E4A" w:rsidRPr="0080480B">
        <w:t xml:space="preserve"> [18]</w:t>
      </w:r>
      <w:r w:rsidR="00C37733" w:rsidRPr="0080480B">
        <w:t>.</w:t>
      </w:r>
      <w:r w:rsidR="0008671C" w:rsidRPr="0080480B">
        <w:t xml:space="preserve"> </w:t>
      </w:r>
      <w:r w:rsidR="00D32A87" w:rsidRPr="0080480B">
        <w:t>However,</w:t>
      </w:r>
      <w:r w:rsidR="0008671C" w:rsidRPr="0080480B">
        <w:t xml:space="preserve"> </w:t>
      </w:r>
      <w:r w:rsidR="00032DE2" w:rsidRPr="0080480B">
        <w:t xml:space="preserve">in the present study, </w:t>
      </w:r>
      <w:r w:rsidR="00D32A87" w:rsidRPr="0080480B">
        <w:t xml:space="preserve">there was </w:t>
      </w:r>
      <w:r w:rsidR="004069B4" w:rsidRPr="0080480B">
        <w:t xml:space="preserve">no evidence to support the biosynthesis process </w:t>
      </w:r>
      <w:r w:rsidR="00A156EB" w:rsidRPr="0080480B">
        <w:t>because</w:t>
      </w:r>
      <w:r w:rsidR="004069B4" w:rsidRPr="0080480B">
        <w:t xml:space="preserve"> </w:t>
      </w:r>
      <w:r w:rsidR="00A156EB" w:rsidRPr="0080480B">
        <w:t xml:space="preserve">some of the </w:t>
      </w:r>
      <w:r w:rsidR="0008671C" w:rsidRPr="0080480B">
        <w:t xml:space="preserve">PUFAs </w:t>
      </w:r>
      <w:r w:rsidR="00A156EB" w:rsidRPr="0080480B">
        <w:t xml:space="preserve">such as linolenic acid was below the detectable limit. </w:t>
      </w:r>
    </w:p>
    <w:p w14:paraId="48CDD532" w14:textId="49D1C7FC" w:rsidR="00812A68" w:rsidRPr="0080480B" w:rsidRDefault="00392AB7" w:rsidP="00D904DF">
      <w:pPr>
        <w:spacing w:line="240" w:lineRule="auto"/>
      </w:pPr>
      <w:r w:rsidRPr="0080480B">
        <w:t xml:space="preserve">Among the unsaturated fatty acid, </w:t>
      </w:r>
      <w:r w:rsidRPr="0080480B">
        <w:rPr>
          <w:rFonts w:cs="Times New Roman"/>
        </w:rPr>
        <w:t>Ʃ</w:t>
      </w:r>
      <w:r w:rsidRPr="0080480B">
        <w:t xml:space="preserve">PUFA are largely affected by Irgarol 1051 as compared to </w:t>
      </w:r>
      <w:r w:rsidRPr="0080480B">
        <w:rPr>
          <w:rFonts w:cs="Times New Roman"/>
        </w:rPr>
        <w:t>Ʃ</w:t>
      </w:r>
      <w:r w:rsidRPr="0080480B">
        <w:t>MUFA</w:t>
      </w:r>
      <w:r w:rsidR="00C0305B" w:rsidRPr="0080480B">
        <w:t xml:space="preserve"> which significantly higher in control and fresh samples.</w:t>
      </w:r>
      <w:r w:rsidR="001B6DEA" w:rsidRPr="0080480B">
        <w:t xml:space="preserve"> </w:t>
      </w:r>
      <w:r w:rsidR="00812A68" w:rsidRPr="0080480B">
        <w:rPr>
          <w:rFonts w:cs="Times New Roman"/>
        </w:rPr>
        <w:t>Ʃ</w:t>
      </w:r>
      <w:r w:rsidR="00812A68" w:rsidRPr="0080480B">
        <w:t>MUFA</w:t>
      </w:r>
      <w:r w:rsidR="00AF7E4D" w:rsidRPr="0080480B">
        <w:t xml:space="preserve"> shows inconsistent trend </w:t>
      </w:r>
      <w:r w:rsidR="00A73F4E" w:rsidRPr="0080480B">
        <w:t>as compared to fresh and control samples.</w:t>
      </w:r>
      <w:r w:rsidR="00032DE2" w:rsidRPr="0080480B">
        <w:t xml:space="preserve"> </w:t>
      </w:r>
      <w:r w:rsidR="00533CB7" w:rsidRPr="0080480B">
        <w:t xml:space="preserve">Perhaps, the MUFA is the intermediate </w:t>
      </w:r>
      <w:r w:rsidR="00EB1AB5" w:rsidRPr="0080480B">
        <w:t>fatty acid</w:t>
      </w:r>
      <w:r w:rsidR="00533CB7" w:rsidRPr="0080480B">
        <w:t xml:space="preserve"> in biosynthesis of fatty acid pathway for the conversion from SAFA to PUFA</w:t>
      </w:r>
      <w:r w:rsidR="00EB1AB5" w:rsidRPr="0080480B">
        <w:t xml:space="preserve"> following the contemporary concept [16]. Hence, extensive change in both SAFA and PUFA possibly affecting the inconsistent</w:t>
      </w:r>
      <w:r w:rsidR="00D21CBD" w:rsidRPr="0080480B">
        <w:t xml:space="preserve"> of ƩMUFA composition.</w:t>
      </w:r>
      <w:r w:rsidR="00EB1AB5" w:rsidRPr="0080480B">
        <w:t xml:space="preserve"> The</w:t>
      </w:r>
      <w:r w:rsidR="00A73F4E" w:rsidRPr="0080480B">
        <w:t xml:space="preserve"> </w:t>
      </w:r>
      <w:r w:rsidR="00812A68" w:rsidRPr="0080480B">
        <w:rPr>
          <w:rFonts w:cs="Times New Roman"/>
        </w:rPr>
        <w:t>Ʃ</w:t>
      </w:r>
      <w:r w:rsidR="00812A68" w:rsidRPr="0080480B">
        <w:t>MUFA</w:t>
      </w:r>
      <w:r w:rsidR="00A73F4E" w:rsidRPr="0080480B">
        <w:t xml:space="preserve"> having the least composition </w:t>
      </w:r>
      <w:r w:rsidR="00812A68" w:rsidRPr="0080480B">
        <w:t>in fresh and control samples, which is commonly observed in a healthy coral</w:t>
      </w:r>
      <w:r w:rsidR="00D44DE2" w:rsidRPr="0080480B">
        <w:t xml:space="preserve"> </w:t>
      </w:r>
      <w:r w:rsidR="00812A68" w:rsidRPr="0080480B">
        <w:t xml:space="preserve">and </w:t>
      </w:r>
      <w:r w:rsidR="00032DE2" w:rsidRPr="0080480B">
        <w:t xml:space="preserve">could </w:t>
      </w:r>
      <w:r w:rsidR="00812A68" w:rsidRPr="0080480B">
        <w:t>remain</w:t>
      </w:r>
      <w:r w:rsidR="00A73F4E" w:rsidRPr="0080480B">
        <w:t xml:space="preserve"> the</w:t>
      </w:r>
      <w:r w:rsidR="00812A68" w:rsidRPr="0080480B">
        <w:t xml:space="preserve"> low in the samples under stress condition</w:t>
      </w:r>
      <w:r w:rsidR="00A156EB" w:rsidRPr="0080480B">
        <w:t xml:space="preserve"> by Irgarol 1051</w:t>
      </w:r>
      <w:r w:rsidR="002B2A09" w:rsidRPr="0080480B">
        <w:t xml:space="preserve"> [</w:t>
      </w:r>
      <w:r w:rsidR="004A75E4" w:rsidRPr="0080480B">
        <w:t xml:space="preserve">10, </w:t>
      </w:r>
      <w:r w:rsidR="00B01E4A" w:rsidRPr="0080480B">
        <w:t>1</w:t>
      </w:r>
      <w:r w:rsidR="00774BE8" w:rsidRPr="0080480B">
        <w:t>5</w:t>
      </w:r>
      <w:r w:rsidR="002B2A09" w:rsidRPr="0080480B">
        <w:t>]</w:t>
      </w:r>
      <w:r w:rsidR="00D44DE2" w:rsidRPr="0080480B">
        <w:t xml:space="preserve">. In contrast, </w:t>
      </w:r>
      <w:r w:rsidR="008B00E2" w:rsidRPr="0080480B">
        <w:t>high composition of</w:t>
      </w:r>
      <w:r w:rsidR="008B00E2" w:rsidRPr="0080480B">
        <w:rPr>
          <w:rFonts w:cs="Times New Roman"/>
        </w:rPr>
        <w:t xml:space="preserve"> Ʃ</w:t>
      </w:r>
      <w:r w:rsidR="008B00E2" w:rsidRPr="0080480B">
        <w:t xml:space="preserve">MUFA was found in the samples exposed to 100 </w:t>
      </w:r>
      <w:r w:rsidR="008B00E2" w:rsidRPr="0080480B">
        <w:rPr>
          <w:rFonts w:cs="Times New Roman"/>
        </w:rPr>
        <w:t>µ</w:t>
      </w:r>
      <w:r w:rsidR="008B00E2" w:rsidRPr="0080480B">
        <w:t>/g of</w:t>
      </w:r>
      <w:r w:rsidR="00BC28A2" w:rsidRPr="0080480B">
        <w:t xml:space="preserve"> Irgarol 1051</w:t>
      </w:r>
      <w:r w:rsidR="008E2E73" w:rsidRPr="0080480B">
        <w:t xml:space="preserve"> where only </w:t>
      </w:r>
      <w:r w:rsidR="00032DE2" w:rsidRPr="0080480B">
        <w:t xml:space="preserve">palmitoleic </w:t>
      </w:r>
      <w:r w:rsidR="008E2E73" w:rsidRPr="0080480B">
        <w:t xml:space="preserve">acid (16:1) was </w:t>
      </w:r>
      <w:r w:rsidR="00C90115" w:rsidRPr="0080480B">
        <w:t>detected</w:t>
      </w:r>
      <w:r w:rsidR="008E2E73" w:rsidRPr="0080480B">
        <w:t xml:space="preserve"> in the GC-FID where the rest of MUFA</w:t>
      </w:r>
      <w:r w:rsidR="00D04DEB" w:rsidRPr="0080480B">
        <w:t xml:space="preserve"> components</w:t>
      </w:r>
      <w:r w:rsidR="008E2E73" w:rsidRPr="0080480B">
        <w:t xml:space="preserve"> were below the detectable limit. High level of </w:t>
      </w:r>
      <w:r w:rsidR="008E2E73" w:rsidRPr="0080480B">
        <w:rPr>
          <w:rFonts w:cs="Times New Roman"/>
        </w:rPr>
        <w:t>Ʃ</w:t>
      </w:r>
      <w:r w:rsidR="008E2E73" w:rsidRPr="0080480B">
        <w:t xml:space="preserve">MUFA than </w:t>
      </w:r>
      <w:r w:rsidR="008E2E73" w:rsidRPr="0080480B">
        <w:rPr>
          <w:rFonts w:cs="Times New Roman"/>
        </w:rPr>
        <w:t>Ʃ</w:t>
      </w:r>
      <w:r w:rsidR="008E2E73" w:rsidRPr="0080480B">
        <w:t xml:space="preserve">SAFA possibly due to the active conversion of SAFA to unsaturated fatty acid which leading to high content of </w:t>
      </w:r>
      <w:r w:rsidR="008E2E73" w:rsidRPr="0080480B">
        <w:rPr>
          <w:rFonts w:cs="Times New Roman"/>
        </w:rPr>
        <w:t>Ʃ</w:t>
      </w:r>
      <w:r w:rsidR="008E2E73" w:rsidRPr="0080480B">
        <w:t xml:space="preserve">MUFA and </w:t>
      </w:r>
      <w:r w:rsidR="008E2E73" w:rsidRPr="0080480B">
        <w:rPr>
          <w:rFonts w:cs="Times New Roman"/>
        </w:rPr>
        <w:t>Ʃ</w:t>
      </w:r>
      <w:r w:rsidR="008E2E73" w:rsidRPr="0080480B">
        <w:t>PUFA</w:t>
      </w:r>
      <w:r w:rsidR="007026E7" w:rsidRPr="0080480B">
        <w:t xml:space="preserve"> in T2 samples</w:t>
      </w:r>
      <w:r w:rsidR="0061375D" w:rsidRPr="0080480B">
        <w:t xml:space="preserve"> </w:t>
      </w:r>
      <w:r w:rsidR="002B2A09" w:rsidRPr="0080480B">
        <w:t>[1</w:t>
      </w:r>
      <w:r w:rsidR="00774BE8" w:rsidRPr="0080480B">
        <w:t>7</w:t>
      </w:r>
      <w:r w:rsidR="002B2A09" w:rsidRPr="0080480B">
        <w:t>]</w:t>
      </w:r>
      <w:r w:rsidR="007026E7" w:rsidRPr="0080480B">
        <w:t xml:space="preserve">. </w:t>
      </w:r>
    </w:p>
    <w:p w14:paraId="48CA3FCA" w14:textId="06195503" w:rsidR="00164D0C" w:rsidRPr="0080480B" w:rsidRDefault="00F70ACB" w:rsidP="00EA0A1D">
      <w:pPr>
        <w:spacing w:line="240" w:lineRule="auto"/>
      </w:pPr>
      <w:r w:rsidRPr="0080480B">
        <w:t xml:space="preserve">Presently, </w:t>
      </w:r>
      <w:r w:rsidRPr="0080480B">
        <w:rPr>
          <w:rFonts w:cs="Times New Roman"/>
        </w:rPr>
        <w:t>Ʃ</w:t>
      </w:r>
      <w:r w:rsidRPr="0080480B">
        <w:t xml:space="preserve">PUFA was </w:t>
      </w:r>
      <w:r w:rsidR="00193BFE" w:rsidRPr="0080480B">
        <w:t xml:space="preserve">largely affected and </w:t>
      </w:r>
      <w:r w:rsidRPr="0080480B">
        <w:t xml:space="preserve">significantly lower in </w:t>
      </w:r>
      <w:r w:rsidR="00193BFE" w:rsidRPr="0080480B">
        <w:t>all tested samples as compared to fresh and control samples even at lower dosage of Irgarol 1051.</w:t>
      </w:r>
      <w:r w:rsidR="00296954" w:rsidRPr="0080480B">
        <w:t xml:space="preserve"> </w:t>
      </w:r>
      <w:r w:rsidR="008A3C4D" w:rsidRPr="0080480B">
        <w:t>It is known that unsaturated fatty acid such as PUFA is highly s</w:t>
      </w:r>
      <w:r w:rsidR="002B2A09" w:rsidRPr="0080480B">
        <w:t>usceptible to oxidative stress [2</w:t>
      </w:r>
      <w:r w:rsidR="0080480B" w:rsidRPr="0080480B">
        <w:t>0</w:t>
      </w:r>
      <w:r w:rsidR="002B2A09" w:rsidRPr="0080480B">
        <w:t>]</w:t>
      </w:r>
      <w:r w:rsidR="001C0B67" w:rsidRPr="0080480B">
        <w:t>. There</w:t>
      </w:r>
      <w:r w:rsidR="00D85FCA" w:rsidRPr="0080480B">
        <w:t xml:space="preserve"> is an increasing interest in oxidative stress in the context of chemical stress in marine organisms </w:t>
      </w:r>
      <w:r w:rsidR="004E4CE0" w:rsidRPr="0080480B">
        <w:t>[</w:t>
      </w:r>
      <w:r w:rsidR="00AD056D" w:rsidRPr="0080480B">
        <w:t>2</w:t>
      </w:r>
      <w:r w:rsidR="0080480B" w:rsidRPr="0080480B">
        <w:t>1</w:t>
      </w:r>
      <w:r w:rsidR="00AD056D" w:rsidRPr="0080480B">
        <w:t>-2</w:t>
      </w:r>
      <w:r w:rsidR="0080480B" w:rsidRPr="0080480B">
        <w:t>3</w:t>
      </w:r>
      <w:r w:rsidR="00062110" w:rsidRPr="0080480B">
        <w:t xml:space="preserve">]. </w:t>
      </w:r>
      <w:r w:rsidR="00D85FCA" w:rsidRPr="0080480B">
        <w:t>In corals, cellular mechanism underlying the bleaching is tightly coupled with the accumulation of toxic reactive oxygen species (ROS) which is naturally counterbalance with antioxi</w:t>
      </w:r>
      <w:r w:rsidR="0074259E" w:rsidRPr="0080480B">
        <w:t>dant enzymes [2</w:t>
      </w:r>
      <w:r w:rsidR="0080480B" w:rsidRPr="0080480B">
        <w:t>4</w:t>
      </w:r>
      <w:r w:rsidR="0074259E" w:rsidRPr="0080480B">
        <w:t>]</w:t>
      </w:r>
      <w:r w:rsidR="00D85FCA" w:rsidRPr="0080480B">
        <w:t xml:space="preserve">. A study on acute exposure of Irgarol 1051 on branching coral </w:t>
      </w:r>
      <w:proofErr w:type="spellStart"/>
      <w:r w:rsidR="00D85FCA" w:rsidRPr="0080480B">
        <w:rPr>
          <w:i/>
          <w:iCs/>
        </w:rPr>
        <w:t>Madracis</w:t>
      </w:r>
      <w:proofErr w:type="spellEnd"/>
      <w:r w:rsidR="00D85FCA" w:rsidRPr="0080480B">
        <w:rPr>
          <w:i/>
          <w:iCs/>
        </w:rPr>
        <w:t xml:space="preserve"> mirabilis</w:t>
      </w:r>
      <w:r w:rsidR="00D85FCA" w:rsidRPr="0080480B">
        <w:t xml:space="preserve"> proven that the chemical toxicity greatly enhances the intracellular formation of toxic ROS which compromise by oxidative defence capacity </w:t>
      </w:r>
      <w:r w:rsidR="0074259E" w:rsidRPr="0080480B">
        <w:t>[2</w:t>
      </w:r>
      <w:r w:rsidR="0080480B" w:rsidRPr="0080480B">
        <w:t>3</w:t>
      </w:r>
      <w:r w:rsidR="0074259E" w:rsidRPr="0080480B">
        <w:t xml:space="preserve">]. </w:t>
      </w:r>
      <w:r w:rsidR="00D85FCA" w:rsidRPr="0080480B">
        <w:t xml:space="preserve">However, under certain condition, coral will utilize their energy reserve as a barrier or as a repair system against the oxidative </w:t>
      </w:r>
      <w:r w:rsidR="00F23678" w:rsidRPr="0080480B">
        <w:t>stress</w:t>
      </w:r>
      <w:r w:rsidR="00D85FCA" w:rsidRPr="0080480B">
        <w:t xml:space="preserve"> when the antioxidant enzymes cannot cope with excessive produc</w:t>
      </w:r>
      <w:r w:rsidR="0074259E" w:rsidRPr="0080480B">
        <w:t>tion of ROS [2</w:t>
      </w:r>
      <w:r w:rsidR="0080480B" w:rsidRPr="0080480B">
        <w:t>0</w:t>
      </w:r>
      <w:r w:rsidR="0074259E" w:rsidRPr="0080480B">
        <w:t>]</w:t>
      </w:r>
      <w:r w:rsidR="00D85FCA" w:rsidRPr="0080480B">
        <w:t>.</w:t>
      </w:r>
      <w:r w:rsidR="00F23678" w:rsidRPr="0080480B">
        <w:t xml:space="preserve"> It is well proven that the depletion of PUFA composition after the loss of symbiont can be as</w:t>
      </w:r>
      <w:r w:rsidR="0074259E" w:rsidRPr="0080480B">
        <w:t>sociated with oxidative stress [2</w:t>
      </w:r>
      <w:r w:rsidR="0080480B" w:rsidRPr="0080480B">
        <w:t>0</w:t>
      </w:r>
      <w:r w:rsidR="0074259E" w:rsidRPr="0080480B">
        <w:t>,</w:t>
      </w:r>
      <w:r w:rsidR="00097AC9" w:rsidRPr="0080480B">
        <w:t xml:space="preserve"> </w:t>
      </w:r>
      <w:r w:rsidR="002E4040" w:rsidRPr="0080480B">
        <w:t>2</w:t>
      </w:r>
      <w:r w:rsidR="0080480B" w:rsidRPr="0080480B">
        <w:t>5</w:t>
      </w:r>
      <w:r w:rsidR="002E4040" w:rsidRPr="0080480B">
        <w:t>,</w:t>
      </w:r>
      <w:r w:rsidR="00097AC9" w:rsidRPr="0080480B">
        <w:t xml:space="preserve"> </w:t>
      </w:r>
      <w:r w:rsidR="002E4040" w:rsidRPr="0080480B">
        <w:t>2</w:t>
      </w:r>
      <w:r w:rsidR="0080480B" w:rsidRPr="0080480B">
        <w:t>6</w:t>
      </w:r>
      <w:r w:rsidR="002E4040" w:rsidRPr="0080480B">
        <w:t>]</w:t>
      </w:r>
      <w:r w:rsidR="00F23678" w:rsidRPr="0080480B">
        <w:t>.</w:t>
      </w:r>
      <w:r w:rsidR="008146A6" w:rsidRPr="0080480B">
        <w:t xml:space="preserve"> Additionally, all PUFA components</w:t>
      </w:r>
      <w:r w:rsidR="00164D0C" w:rsidRPr="0080480B">
        <w:t xml:space="preserve"> from the n-3 (18:3</w:t>
      </w:r>
      <w:r w:rsidR="00C90115" w:rsidRPr="0080480B">
        <w:t>ω</w:t>
      </w:r>
      <w:r w:rsidR="00164D0C" w:rsidRPr="0080480B">
        <w:t>3, 20:3</w:t>
      </w:r>
      <w:r w:rsidR="00C90115" w:rsidRPr="0080480B">
        <w:t>ω</w:t>
      </w:r>
      <w:r w:rsidR="00164D0C" w:rsidRPr="0080480B">
        <w:t>3 and 20:5n3) and n-6 (18:3</w:t>
      </w:r>
      <w:r w:rsidR="00C90115" w:rsidRPr="0080480B">
        <w:t>ω</w:t>
      </w:r>
      <w:r w:rsidR="00164D0C" w:rsidRPr="0080480B">
        <w:t xml:space="preserve">6) </w:t>
      </w:r>
      <w:r w:rsidR="008146A6" w:rsidRPr="0080480B">
        <w:t xml:space="preserve">were significantly affected </w:t>
      </w:r>
      <w:r w:rsidR="00032DE2" w:rsidRPr="0080480B">
        <w:t xml:space="preserve">by </w:t>
      </w:r>
      <w:r w:rsidR="008146A6" w:rsidRPr="0080480B">
        <w:t>Irgarol 1051.</w:t>
      </w:r>
      <w:r w:rsidR="00164D0C" w:rsidRPr="0080480B">
        <w:t xml:space="preserve"> According to </w:t>
      </w:r>
      <w:proofErr w:type="spellStart"/>
      <w:r w:rsidR="00164D0C" w:rsidRPr="0080480B">
        <w:t>Okuyama</w:t>
      </w:r>
      <w:proofErr w:type="spellEnd"/>
      <w:r w:rsidR="00164D0C" w:rsidRPr="0080480B">
        <w:t xml:space="preserve"> et al. </w:t>
      </w:r>
      <w:r w:rsidR="00C842AC" w:rsidRPr="0080480B">
        <w:t>[2</w:t>
      </w:r>
      <w:r w:rsidR="0080480B" w:rsidRPr="0080480B">
        <w:t>7</w:t>
      </w:r>
      <w:r w:rsidR="00C842AC" w:rsidRPr="0080480B">
        <w:t>]</w:t>
      </w:r>
      <w:r w:rsidR="00164D0C" w:rsidRPr="0080480B">
        <w:t>, the long-chain n-3 series</w:t>
      </w:r>
      <w:r w:rsidR="00A5341A" w:rsidRPr="0080480B">
        <w:t xml:space="preserve"> such as</w:t>
      </w:r>
      <w:r w:rsidR="00164D0C" w:rsidRPr="0080480B">
        <w:t xml:space="preserve"> </w:t>
      </w:r>
      <w:r w:rsidR="00A5341A" w:rsidRPr="0080480B">
        <w:t>the EPA (20:5</w:t>
      </w:r>
      <w:r w:rsidR="00C90115" w:rsidRPr="0080480B">
        <w:t>ω</w:t>
      </w:r>
      <w:r w:rsidR="00A5341A" w:rsidRPr="0080480B">
        <w:t xml:space="preserve">3) which has an antioxidative effect </w:t>
      </w:r>
      <w:r w:rsidR="00164D0C" w:rsidRPr="0080480B">
        <w:t>are likely to function as a primary protective barrier against the</w:t>
      </w:r>
      <w:r w:rsidR="00A5341A" w:rsidRPr="0080480B">
        <w:t xml:space="preserve"> oxidative stress caused by the accumulation of</w:t>
      </w:r>
      <w:r w:rsidR="00164D0C" w:rsidRPr="0080480B">
        <w:t xml:space="preserve"> ROS</w:t>
      </w:r>
      <w:r w:rsidR="00A5341A" w:rsidRPr="0080480B">
        <w:t>. Among the PUFAs, the 18:3</w:t>
      </w:r>
      <w:r w:rsidR="00C90115" w:rsidRPr="0080480B">
        <w:t>ω</w:t>
      </w:r>
      <w:r w:rsidR="00A5341A" w:rsidRPr="0080480B">
        <w:t>6 and 20:5</w:t>
      </w:r>
      <w:r w:rsidR="00C90115" w:rsidRPr="0080480B">
        <w:t>ω</w:t>
      </w:r>
      <w:r w:rsidR="00A5341A" w:rsidRPr="0080480B">
        <w:t>3 are known as a fatty acid bio</w:t>
      </w:r>
      <w:r w:rsidR="00C842AC" w:rsidRPr="0080480B">
        <w:t>marker for the symbiotic algae [</w:t>
      </w:r>
      <w:r w:rsidR="0080480B" w:rsidRPr="0080480B">
        <w:t>10</w:t>
      </w:r>
      <w:r w:rsidR="003761B7" w:rsidRPr="0080480B">
        <w:t>,</w:t>
      </w:r>
      <w:r w:rsidR="004A75E4" w:rsidRPr="0080480B">
        <w:t xml:space="preserve"> </w:t>
      </w:r>
      <w:r w:rsidR="003761B7" w:rsidRPr="0080480B">
        <w:t>16</w:t>
      </w:r>
      <w:r w:rsidR="00DF5184" w:rsidRPr="0080480B">
        <w:t>,</w:t>
      </w:r>
      <w:r w:rsidR="004A75E4" w:rsidRPr="0080480B">
        <w:t xml:space="preserve"> </w:t>
      </w:r>
      <w:r w:rsidR="00DF5184" w:rsidRPr="0080480B">
        <w:t>2</w:t>
      </w:r>
      <w:r w:rsidR="0080480B" w:rsidRPr="0080480B">
        <w:t>8</w:t>
      </w:r>
      <w:r w:rsidR="00DF5184" w:rsidRPr="0080480B">
        <w:t>]</w:t>
      </w:r>
      <w:r w:rsidR="00CE440C" w:rsidRPr="0080480B">
        <w:t>.</w:t>
      </w:r>
      <w:r w:rsidR="00A5341A" w:rsidRPr="0080480B">
        <w:t xml:space="preserve"> </w:t>
      </w:r>
      <w:r w:rsidR="00B13D62" w:rsidRPr="0080480B">
        <w:t>Irgarol is highly toxic and powerful inhibitor to the symbiotic algae in coral</w:t>
      </w:r>
      <w:r w:rsidR="0014600A" w:rsidRPr="0080480B">
        <w:t xml:space="preserve"> because this antifouling chemical is used to prevent the</w:t>
      </w:r>
      <w:r w:rsidR="00EA0A1D" w:rsidRPr="0080480B">
        <w:t xml:space="preserve"> </w:t>
      </w:r>
      <w:r w:rsidR="0014600A" w:rsidRPr="0080480B">
        <w:t xml:space="preserve">growth of </w:t>
      </w:r>
      <w:r w:rsidR="00CE440C" w:rsidRPr="0080480B">
        <w:t>algae [</w:t>
      </w:r>
      <w:r w:rsidR="00774BE8" w:rsidRPr="0080480B">
        <w:t>30</w:t>
      </w:r>
      <w:r w:rsidR="000C4122" w:rsidRPr="0080480B">
        <w:t>]</w:t>
      </w:r>
      <w:r w:rsidR="00B13D62" w:rsidRPr="0080480B">
        <w:t xml:space="preserve">. Symbiotic algae provide up to 90% of photosynthetically fixed carbon to corals including fatty acids which is an important nutrient for daily energy requirement of their host </w:t>
      </w:r>
      <w:r w:rsidR="003761B7" w:rsidRPr="0080480B">
        <w:t>[2</w:t>
      </w:r>
      <w:r w:rsidR="0080480B" w:rsidRPr="0080480B">
        <w:t>8</w:t>
      </w:r>
      <w:r w:rsidR="003761B7" w:rsidRPr="0080480B">
        <w:t>,</w:t>
      </w:r>
      <w:r w:rsidR="004A75E4" w:rsidRPr="0080480B">
        <w:t xml:space="preserve"> </w:t>
      </w:r>
      <w:r w:rsidR="003761B7" w:rsidRPr="0080480B">
        <w:t>3</w:t>
      </w:r>
      <w:r w:rsidR="0080480B" w:rsidRPr="0080480B">
        <w:t>0</w:t>
      </w:r>
      <w:r w:rsidR="003761B7" w:rsidRPr="0080480B">
        <w:t>]</w:t>
      </w:r>
      <w:r w:rsidR="00B13D62" w:rsidRPr="0080480B">
        <w:t xml:space="preserve">. Study on </w:t>
      </w:r>
      <w:proofErr w:type="spellStart"/>
      <w:r w:rsidR="00B13D62" w:rsidRPr="0080480B">
        <w:rPr>
          <w:i/>
          <w:iCs/>
        </w:rPr>
        <w:t>Seriatopora</w:t>
      </w:r>
      <w:proofErr w:type="spellEnd"/>
      <w:r w:rsidR="00B13D62" w:rsidRPr="0080480B">
        <w:rPr>
          <w:i/>
          <w:iCs/>
        </w:rPr>
        <w:t xml:space="preserve"> </w:t>
      </w:r>
      <w:proofErr w:type="spellStart"/>
      <w:r w:rsidR="00B13D62" w:rsidRPr="0080480B">
        <w:rPr>
          <w:i/>
          <w:iCs/>
        </w:rPr>
        <w:t>histrix</w:t>
      </w:r>
      <w:proofErr w:type="spellEnd"/>
      <w:r w:rsidR="00B13D62" w:rsidRPr="0080480B">
        <w:t xml:space="preserve"> </w:t>
      </w:r>
      <w:r w:rsidR="003761B7" w:rsidRPr="0080480B">
        <w:t>[</w:t>
      </w:r>
      <w:r w:rsidR="0080480B" w:rsidRPr="0080480B">
        <w:t>29</w:t>
      </w:r>
      <w:r w:rsidR="003761B7" w:rsidRPr="0080480B">
        <w:t xml:space="preserve">] </w:t>
      </w:r>
      <w:r w:rsidR="00B13D62" w:rsidRPr="0080480B">
        <w:t xml:space="preserve">and </w:t>
      </w:r>
      <w:r w:rsidR="00B13D62" w:rsidRPr="0080480B">
        <w:rPr>
          <w:i/>
          <w:iCs/>
        </w:rPr>
        <w:t>Acropora tenuis</w:t>
      </w:r>
      <w:r w:rsidR="00B13D62" w:rsidRPr="0080480B">
        <w:t xml:space="preserve"> </w:t>
      </w:r>
      <w:r w:rsidR="003761B7" w:rsidRPr="0080480B">
        <w:t>[3</w:t>
      </w:r>
      <w:r w:rsidR="0080480B" w:rsidRPr="0080480B">
        <w:t>1</w:t>
      </w:r>
      <w:r w:rsidR="003761B7" w:rsidRPr="0080480B">
        <w:t xml:space="preserve">] </w:t>
      </w:r>
      <w:r w:rsidR="00B13D62" w:rsidRPr="0080480B">
        <w:t xml:space="preserve">exposed to Irgarol 1051 revealed that the Irgarol 1051 able to inhibit the PSII that involve with the photosynthesis process in the symbiotic algae. Moreover, it is known that some of the fatty acids especially PUFA were translocated from symbiotic algae to coral </w:t>
      </w:r>
      <w:r w:rsidR="003761B7" w:rsidRPr="0080480B">
        <w:t>[2</w:t>
      </w:r>
      <w:r w:rsidR="0080480B" w:rsidRPr="0080480B">
        <w:t>0</w:t>
      </w:r>
      <w:r w:rsidR="003761B7" w:rsidRPr="0080480B">
        <w:t>,</w:t>
      </w:r>
      <w:r w:rsidR="004A75E4" w:rsidRPr="0080480B">
        <w:t xml:space="preserve"> </w:t>
      </w:r>
      <w:r w:rsidR="003761B7" w:rsidRPr="0080480B">
        <w:t>2</w:t>
      </w:r>
      <w:r w:rsidR="0080480B" w:rsidRPr="0080480B">
        <w:t>6</w:t>
      </w:r>
      <w:r w:rsidR="003761B7" w:rsidRPr="0080480B">
        <w:t>,</w:t>
      </w:r>
      <w:r w:rsidR="004A75E4" w:rsidRPr="0080480B">
        <w:t xml:space="preserve"> </w:t>
      </w:r>
      <w:r w:rsidR="003761B7" w:rsidRPr="0080480B">
        <w:t>1</w:t>
      </w:r>
      <w:r w:rsidR="00774BE8" w:rsidRPr="0080480B">
        <w:t>7</w:t>
      </w:r>
      <w:r w:rsidR="003761B7" w:rsidRPr="0080480B">
        <w:t>]</w:t>
      </w:r>
      <w:r w:rsidR="00B13D62" w:rsidRPr="0080480B">
        <w:t>, hence, lower composition of PUFA in the present samples exposed by Irgarol 1051 is partly associated with the disruption of the photosynthetically fixed carbon production by the symbiotic algae.</w:t>
      </w:r>
    </w:p>
    <w:p w14:paraId="2777FA50" w14:textId="500A1138" w:rsidR="00A55F64" w:rsidRDefault="00A55F64" w:rsidP="00FE75DA">
      <w:pPr>
        <w:pStyle w:val="Heading1"/>
      </w:pPr>
      <w:r>
        <w:t>Conclusion</w:t>
      </w:r>
    </w:p>
    <w:p w14:paraId="276A41A5" w14:textId="50CCA4CF" w:rsidR="00296954" w:rsidRDefault="00296954" w:rsidP="00F368E6">
      <w:pPr>
        <w:spacing w:after="0" w:line="240" w:lineRule="auto"/>
      </w:pPr>
      <w:r w:rsidRPr="00296954">
        <w:t xml:space="preserve">This paper explains the toxicological responses of </w:t>
      </w:r>
      <w:r w:rsidRPr="00FD075B">
        <w:rPr>
          <w:i/>
          <w:iCs/>
        </w:rPr>
        <w:t>Galaxea fascicularis</w:t>
      </w:r>
      <w:r w:rsidRPr="00296954">
        <w:t xml:space="preserve"> upon acute exposure to different concentrations of Irgarol in laboratory experiments. It can be concluded that; </w:t>
      </w:r>
      <w:r w:rsidR="001E1890">
        <w:t>a</w:t>
      </w:r>
      <w:r w:rsidRPr="00296954">
        <w:t xml:space="preserve">cute exposure to </w:t>
      </w:r>
      <w:r w:rsidRPr="00FD075B">
        <w:rPr>
          <w:i/>
          <w:iCs/>
        </w:rPr>
        <w:t>Galaxea fascicularis</w:t>
      </w:r>
      <w:r w:rsidRPr="00296954">
        <w:t xml:space="preserve"> (96</w:t>
      </w:r>
      <w:r w:rsidR="00097AC9">
        <w:t xml:space="preserve"> </w:t>
      </w:r>
      <w:r w:rsidRPr="00296954">
        <w:t>h</w:t>
      </w:r>
      <w:r w:rsidR="00097AC9">
        <w:t>ou</w:t>
      </w:r>
      <w:r w:rsidR="008700F8">
        <w:t>rs</w:t>
      </w:r>
      <w:r w:rsidRPr="00296954">
        <w:t>) to different concentrations of Irgarol</w:t>
      </w:r>
      <w:r w:rsidR="008700F8">
        <w:t xml:space="preserve"> 1051</w:t>
      </w:r>
      <w:r w:rsidRPr="00296954">
        <w:t xml:space="preserve"> had shown significant impact to the fatty acid composition</w:t>
      </w:r>
      <w:r w:rsidR="00D21CBD">
        <w:t>s</w:t>
      </w:r>
      <w:r w:rsidRPr="00296954">
        <w:t xml:space="preserve"> of this organism. Moreover, </w:t>
      </w:r>
      <w:r w:rsidR="008700F8">
        <w:t>f</w:t>
      </w:r>
      <w:r w:rsidR="008700F8" w:rsidRPr="00296954">
        <w:t xml:space="preserve">resh </w:t>
      </w:r>
      <w:r w:rsidRPr="00296954">
        <w:t xml:space="preserve">and </w:t>
      </w:r>
      <w:r w:rsidR="008700F8">
        <w:t>c</w:t>
      </w:r>
      <w:r w:rsidR="008700F8" w:rsidRPr="00296954">
        <w:t xml:space="preserve">ontrol </w:t>
      </w:r>
      <w:r w:rsidRPr="00296954">
        <w:t xml:space="preserve">samples of </w:t>
      </w:r>
      <w:r w:rsidRPr="00FD075B">
        <w:rPr>
          <w:i/>
          <w:iCs/>
        </w:rPr>
        <w:t>Galaxea fascicularis</w:t>
      </w:r>
      <w:r w:rsidRPr="00296954">
        <w:t xml:space="preserve"> were dominated by PUFA followed by SAFA and then MUFA</w:t>
      </w:r>
      <w:r w:rsidR="00C90115">
        <w:t xml:space="preserve"> which significantly different trend with the treated samples</w:t>
      </w:r>
      <w:r w:rsidRPr="00296954">
        <w:t xml:space="preserve">. </w:t>
      </w:r>
      <w:r w:rsidR="00C90115">
        <w:t xml:space="preserve">It is proven that the Irgarol have affecting the fatty acids composition of the reef-building coral even exposed at the low levels </w:t>
      </w:r>
      <w:r w:rsidR="00C90115">
        <w:lastRenderedPageBreak/>
        <w:t xml:space="preserve">of this biocide. </w:t>
      </w:r>
      <w:r w:rsidR="00680745">
        <w:t xml:space="preserve">As hard corals </w:t>
      </w:r>
      <w:r w:rsidR="00097AC9">
        <w:t>are</w:t>
      </w:r>
      <w:r w:rsidR="00680745">
        <w:t xml:space="preserve"> the main reef-builder, f</w:t>
      </w:r>
      <w:r w:rsidR="00C90115">
        <w:t xml:space="preserve">urther research is required to understand the ecotoxicological effect of Irgarol </w:t>
      </w:r>
      <w:r w:rsidR="00680745">
        <w:t xml:space="preserve">to their metabolism </w:t>
      </w:r>
      <w:r w:rsidR="00C90115">
        <w:t xml:space="preserve">to comprehend the </w:t>
      </w:r>
      <w:r w:rsidR="00680745">
        <w:t>consequences</w:t>
      </w:r>
      <w:r w:rsidR="00C90115">
        <w:t xml:space="preserve"> of this antifouling chemicals to the </w:t>
      </w:r>
      <w:r w:rsidR="00680745">
        <w:t>health of coral reefs ecosystem.</w:t>
      </w:r>
    </w:p>
    <w:p w14:paraId="7A5BC9F8" w14:textId="77777777" w:rsidR="008700F8" w:rsidRDefault="008700F8" w:rsidP="00F368E6">
      <w:pPr>
        <w:spacing w:after="0" w:line="240" w:lineRule="auto"/>
      </w:pPr>
    </w:p>
    <w:p w14:paraId="5D71EA36" w14:textId="093AB2D9" w:rsidR="00FE3CA8" w:rsidRPr="00782586" w:rsidRDefault="00FE3CA8" w:rsidP="00FE75DA">
      <w:pPr>
        <w:pStyle w:val="Heading1"/>
      </w:pPr>
      <w:r w:rsidRPr="00782586">
        <w:t>Acknowledgement</w:t>
      </w:r>
    </w:p>
    <w:p w14:paraId="6C4FD674" w14:textId="1347244A" w:rsidR="00A252DF" w:rsidRDefault="00A252DF" w:rsidP="00F368E6">
      <w:pPr>
        <w:spacing w:line="240" w:lineRule="auto"/>
      </w:pPr>
      <w:r w:rsidRPr="001D232B">
        <w:t xml:space="preserve">We sincerely acknowledge the Ministry of </w:t>
      </w:r>
      <w:r w:rsidR="000E3311" w:rsidRPr="001D232B">
        <w:t xml:space="preserve">Higher </w:t>
      </w:r>
      <w:r w:rsidRPr="001D232B">
        <w:t>Education of Malaysia (</w:t>
      </w:r>
      <w:proofErr w:type="spellStart"/>
      <w:r w:rsidRPr="001D232B">
        <w:t>M</w:t>
      </w:r>
      <w:r w:rsidR="00867E6C">
        <w:t>o</w:t>
      </w:r>
      <w:r w:rsidR="000E3311">
        <w:t>H</w:t>
      </w:r>
      <w:r w:rsidRPr="001D232B">
        <w:t>E</w:t>
      </w:r>
      <w:proofErr w:type="spellEnd"/>
      <w:r w:rsidRPr="001D232B">
        <w:t xml:space="preserve">) for providing fund to support conducting this study using Fundamental Research Grant Scheme (FRGS/1/2011/STWN/UMT/02/3) and </w:t>
      </w:r>
      <w:r w:rsidR="000E3311" w:rsidRPr="000E3311">
        <w:t xml:space="preserve">Higher Institution </w:t>
      </w:r>
      <w:proofErr w:type="spellStart"/>
      <w:r w:rsidR="000E3311" w:rsidRPr="000E3311">
        <w:t>Cent</w:t>
      </w:r>
      <w:r w:rsidR="00867E6C">
        <w:t>ers</w:t>
      </w:r>
      <w:proofErr w:type="spellEnd"/>
      <w:r w:rsidR="000E3311" w:rsidRPr="000E3311">
        <w:t xml:space="preserve"> of Excellence (</w:t>
      </w:r>
      <w:proofErr w:type="spellStart"/>
      <w:r w:rsidR="000E3311" w:rsidRPr="000E3311">
        <w:t>HICoE</w:t>
      </w:r>
      <w:proofErr w:type="spellEnd"/>
      <w:r w:rsidR="000E3311" w:rsidRPr="000E3311">
        <w:t>, 66928)</w:t>
      </w:r>
      <w:r w:rsidRPr="001D232B">
        <w:t xml:space="preserve"> program. We also acknowledge University of Malaysia Terengganu (UMT) special Institute of Oceanography and Environment (INOS), School of Marine and Environmental Sciences</w:t>
      </w:r>
      <w:r w:rsidR="00867E6C">
        <w:t xml:space="preserve"> (FSSM)</w:t>
      </w:r>
      <w:r w:rsidRPr="001D232B">
        <w:t xml:space="preserve">, and </w:t>
      </w:r>
      <w:r w:rsidR="00782586">
        <w:t>T</w:t>
      </w:r>
      <w:r w:rsidRPr="001D232B">
        <w:t>he State University of Zanzibar (SUZA) for their support in conducting this research.</w:t>
      </w:r>
    </w:p>
    <w:p w14:paraId="7A22E92C" w14:textId="55DB7942" w:rsidR="00A55F64" w:rsidRDefault="00A55F64" w:rsidP="00FE75DA">
      <w:pPr>
        <w:pStyle w:val="Heading1"/>
      </w:pPr>
      <w:r w:rsidRPr="009B58AB">
        <w:t>References</w:t>
      </w:r>
    </w:p>
    <w:p w14:paraId="5FC7AD92" w14:textId="77777777" w:rsidR="00097AC9" w:rsidRDefault="00097AC9" w:rsidP="00FE75DA">
      <w:pPr>
        <w:pStyle w:val="Heading1"/>
      </w:pPr>
    </w:p>
    <w:p w14:paraId="12783E65" w14:textId="77777777" w:rsidR="002C35F4" w:rsidRDefault="00661335" w:rsidP="002C35F4">
      <w:pPr>
        <w:pStyle w:val="ListParagraph"/>
        <w:numPr>
          <w:ilvl w:val="0"/>
          <w:numId w:val="8"/>
        </w:numPr>
        <w:spacing w:after="0" w:line="240" w:lineRule="auto"/>
        <w:ind w:left="567" w:hanging="567"/>
      </w:pPr>
      <w:proofErr w:type="spellStart"/>
      <w:r>
        <w:t>Malato</w:t>
      </w:r>
      <w:proofErr w:type="spellEnd"/>
      <w:r>
        <w:t xml:space="preserve">, S., Blanco, J., </w:t>
      </w:r>
      <w:proofErr w:type="spellStart"/>
      <w:r>
        <w:t>Cáceres</w:t>
      </w:r>
      <w:proofErr w:type="spellEnd"/>
      <w:r>
        <w:t xml:space="preserve">, J., Fernández-Alba, A. R., </w:t>
      </w:r>
      <w:proofErr w:type="spellStart"/>
      <w:r>
        <w:t>Agüera</w:t>
      </w:r>
      <w:proofErr w:type="spellEnd"/>
      <w:r>
        <w:t>, A. and Rodríguez, A. (2002). Photocatalytic treatment of water-soluble pesticides by photo-Fenton and TiO</w:t>
      </w:r>
      <w:r w:rsidRPr="002C35F4">
        <w:rPr>
          <w:vertAlign w:val="subscript"/>
        </w:rPr>
        <w:t>2</w:t>
      </w:r>
      <w:r>
        <w:t xml:space="preserve"> using solar energy. </w:t>
      </w:r>
      <w:r w:rsidRPr="002C35F4">
        <w:rPr>
          <w:i/>
          <w:iCs/>
        </w:rPr>
        <w:t>Catalysis Today,</w:t>
      </w:r>
      <w:r>
        <w:t xml:space="preserve"> 76(2-4)</w:t>
      </w:r>
      <w:r w:rsidR="002C35F4">
        <w:t xml:space="preserve">: </w:t>
      </w:r>
      <w:r>
        <w:t>209</w:t>
      </w:r>
      <w:r w:rsidR="002C35F4">
        <w:t>-</w:t>
      </w:r>
      <w:r>
        <w:t>220.</w:t>
      </w:r>
    </w:p>
    <w:p w14:paraId="28F8E41E" w14:textId="77777777" w:rsidR="002C35F4" w:rsidRDefault="00661335" w:rsidP="002C35F4">
      <w:pPr>
        <w:pStyle w:val="ListParagraph"/>
        <w:numPr>
          <w:ilvl w:val="0"/>
          <w:numId w:val="8"/>
        </w:numPr>
        <w:spacing w:after="0" w:line="240" w:lineRule="auto"/>
        <w:ind w:left="567" w:hanging="567"/>
      </w:pPr>
      <w:r>
        <w:t xml:space="preserve">Ali, H. R., Arifin, M. M., Sheikh, M. A., Mohamed </w:t>
      </w:r>
      <w:proofErr w:type="spellStart"/>
      <w:r>
        <w:t>Shazili</w:t>
      </w:r>
      <w:proofErr w:type="spellEnd"/>
      <w:r>
        <w:t xml:space="preserve">, N. A. and </w:t>
      </w:r>
      <w:proofErr w:type="spellStart"/>
      <w:r>
        <w:t>Bachok</w:t>
      </w:r>
      <w:proofErr w:type="spellEnd"/>
      <w:r>
        <w:t xml:space="preserve">, Z. (2013). Occurrence and distribution of antifouling biocide Irgarol-1051 in coastal waters of Peninsular Malaysia. </w:t>
      </w:r>
      <w:r w:rsidRPr="002C35F4">
        <w:rPr>
          <w:i/>
          <w:iCs/>
        </w:rPr>
        <w:t>Marine Pollution Bulletin,</w:t>
      </w:r>
      <w:r>
        <w:t xml:space="preserve"> 70(1-2)</w:t>
      </w:r>
      <w:r w:rsidR="002C35F4">
        <w:t>:</w:t>
      </w:r>
      <w:r>
        <w:t xml:space="preserve"> 253</w:t>
      </w:r>
      <w:r w:rsidR="002C35F4">
        <w:t>-25</w:t>
      </w:r>
      <w:r>
        <w:t>7.</w:t>
      </w:r>
    </w:p>
    <w:p w14:paraId="095F9DA9" w14:textId="77777777" w:rsidR="002C35F4" w:rsidRDefault="00661335" w:rsidP="002C35F4">
      <w:pPr>
        <w:pStyle w:val="ListParagraph"/>
        <w:numPr>
          <w:ilvl w:val="0"/>
          <w:numId w:val="8"/>
        </w:numPr>
        <w:spacing w:after="0" w:line="240" w:lineRule="auto"/>
        <w:ind w:left="567" w:hanging="567"/>
      </w:pPr>
      <w:proofErr w:type="spellStart"/>
      <w:r>
        <w:t>Harino</w:t>
      </w:r>
      <w:proofErr w:type="spellEnd"/>
      <w:r>
        <w:t xml:space="preserve">, H., Arai, T., </w:t>
      </w:r>
      <w:proofErr w:type="spellStart"/>
      <w:r>
        <w:t>Ohji</w:t>
      </w:r>
      <w:proofErr w:type="spellEnd"/>
      <w:r>
        <w:t xml:space="preserve">, M., Ismail, A. and Miyazaki, N. (2009). Contamination profiles of antifouling biocides in selected coastal regions of Malaysia. </w:t>
      </w:r>
      <w:r w:rsidRPr="002C35F4">
        <w:rPr>
          <w:i/>
          <w:iCs/>
        </w:rPr>
        <w:t>Archives of Environmental Contamination and Toxicology,</w:t>
      </w:r>
      <w:r>
        <w:t xml:space="preserve"> 56(3)</w:t>
      </w:r>
      <w:r w:rsidR="002C35F4">
        <w:t>:</w:t>
      </w:r>
      <w:r>
        <w:t xml:space="preserve"> 468</w:t>
      </w:r>
      <w:r w:rsidR="002C35F4">
        <w:t>-</w:t>
      </w:r>
      <w:r>
        <w:t>478.</w:t>
      </w:r>
      <w:r w:rsidR="00E8429B">
        <w:t xml:space="preserve"> </w:t>
      </w:r>
    </w:p>
    <w:p w14:paraId="60971DC8" w14:textId="77777777" w:rsidR="002C35F4" w:rsidRDefault="00661335" w:rsidP="002C35F4">
      <w:pPr>
        <w:pStyle w:val="ListParagraph"/>
        <w:numPr>
          <w:ilvl w:val="0"/>
          <w:numId w:val="8"/>
        </w:numPr>
        <w:spacing w:after="0" w:line="240" w:lineRule="auto"/>
        <w:ind w:left="567" w:hanging="567"/>
      </w:pPr>
      <w:r>
        <w:t xml:space="preserve">Sheikh, M. A., Higuchi, T., Fujimura, H., Imo, T. S., Miyagi, T. and Oomori, T. (2009). Contamination and impacts of new antifouling biocide Irgarol-1051 on subtropical coral reef waters. </w:t>
      </w:r>
      <w:r w:rsidRPr="002C35F4">
        <w:rPr>
          <w:i/>
          <w:iCs/>
        </w:rPr>
        <w:t>International Journal of Environmental Science and Technology,</w:t>
      </w:r>
      <w:r>
        <w:t xml:space="preserve"> 6(3)</w:t>
      </w:r>
      <w:r w:rsidR="002C35F4">
        <w:t xml:space="preserve">: </w:t>
      </w:r>
      <w:r>
        <w:t>353</w:t>
      </w:r>
      <w:r w:rsidR="002C35F4">
        <w:t>-</w:t>
      </w:r>
      <w:r>
        <w:t>358.</w:t>
      </w:r>
    </w:p>
    <w:p w14:paraId="15FE0EF0" w14:textId="77777777" w:rsidR="00D4431E" w:rsidRDefault="00661335" w:rsidP="00D4431E">
      <w:pPr>
        <w:pStyle w:val="ListParagraph"/>
        <w:numPr>
          <w:ilvl w:val="0"/>
          <w:numId w:val="8"/>
        </w:numPr>
        <w:spacing w:after="0" w:line="240" w:lineRule="auto"/>
        <w:ind w:left="567" w:hanging="567"/>
      </w:pPr>
      <w:r>
        <w:t xml:space="preserve">Bao, V. W. W., Leung, K. M. Y., </w:t>
      </w:r>
      <w:proofErr w:type="spellStart"/>
      <w:r>
        <w:t>Qiu</w:t>
      </w:r>
      <w:proofErr w:type="spellEnd"/>
      <w:r>
        <w:t xml:space="preserve">, J. W. and Lam, M. H. W. (2011). Acute toxicities of five commonly used antifouling booster biocides to selected subtropical and cosmopolitan marine species. </w:t>
      </w:r>
      <w:r w:rsidRPr="002C35F4">
        <w:rPr>
          <w:i/>
          <w:iCs/>
        </w:rPr>
        <w:t>Marine Pollution Bulletin,</w:t>
      </w:r>
      <w:r>
        <w:t xml:space="preserve"> 62(5)</w:t>
      </w:r>
      <w:r w:rsidR="002C35F4">
        <w:t>:</w:t>
      </w:r>
      <w:r>
        <w:t xml:space="preserve"> 1147</w:t>
      </w:r>
      <w:r w:rsidR="002C35F4">
        <w:t>-</w:t>
      </w:r>
      <w:r>
        <w:t>1151.</w:t>
      </w:r>
    </w:p>
    <w:p w14:paraId="247796B6" w14:textId="77777777" w:rsidR="00D4431E" w:rsidRPr="00D4431E" w:rsidRDefault="00661335" w:rsidP="00D4431E">
      <w:pPr>
        <w:pStyle w:val="ListParagraph"/>
        <w:numPr>
          <w:ilvl w:val="0"/>
          <w:numId w:val="8"/>
        </w:numPr>
        <w:spacing w:after="0" w:line="240" w:lineRule="auto"/>
        <w:ind w:left="567" w:hanging="567"/>
      </w:pPr>
      <w:r>
        <w:t xml:space="preserve">West, K. and Van </w:t>
      </w:r>
      <w:proofErr w:type="spellStart"/>
      <w:r>
        <w:t>Woesik</w:t>
      </w:r>
      <w:proofErr w:type="spellEnd"/>
      <w:r>
        <w:t xml:space="preserve">, R. (2001). Spatial and temporal variance of river discharge on Okinawa (Japan): Inferring the temporal impact on adjacent coral reefs. </w:t>
      </w:r>
      <w:r w:rsidRPr="00D4431E">
        <w:rPr>
          <w:i/>
        </w:rPr>
        <w:t>Marine Pollution Bulletin,</w:t>
      </w:r>
      <w:r>
        <w:t xml:space="preserve"> 42(10)</w:t>
      </w:r>
      <w:r w:rsidR="00D4431E">
        <w:t xml:space="preserve">: </w:t>
      </w:r>
      <w:r>
        <w:t>864</w:t>
      </w:r>
      <w:r w:rsidR="00D4431E">
        <w:t>-</w:t>
      </w:r>
      <w:r>
        <w:t>872.</w:t>
      </w:r>
      <w:r w:rsidR="00CF4F86" w:rsidRPr="00D4431E">
        <w:rPr>
          <w:rFonts w:ascii="Helvetica" w:hAnsi="Helvetica" w:cs="Helvetica"/>
          <w:color w:val="3A3A3A"/>
          <w:sz w:val="23"/>
          <w:szCs w:val="23"/>
          <w:shd w:val="clear" w:color="auto" w:fill="FFFFFF"/>
        </w:rPr>
        <w:t xml:space="preserve"> </w:t>
      </w:r>
    </w:p>
    <w:p w14:paraId="685D901D" w14:textId="77777777" w:rsidR="00D4431E" w:rsidRDefault="00661335" w:rsidP="00D4431E">
      <w:pPr>
        <w:pStyle w:val="ListParagraph"/>
        <w:numPr>
          <w:ilvl w:val="0"/>
          <w:numId w:val="8"/>
        </w:numPr>
        <w:spacing w:after="0" w:line="240" w:lineRule="auto"/>
        <w:ind w:left="567" w:hanging="567"/>
      </w:pPr>
      <w:proofErr w:type="spellStart"/>
      <w:r>
        <w:t>Kitada</w:t>
      </w:r>
      <w:proofErr w:type="spellEnd"/>
      <w:r>
        <w:t>,</w:t>
      </w:r>
      <w:r w:rsidRPr="000C6204">
        <w:t xml:space="preserve"> </w:t>
      </w:r>
      <w:r>
        <w:t xml:space="preserve">Y., </w:t>
      </w:r>
      <w:proofErr w:type="spellStart"/>
      <w:r>
        <w:t>Kawahata</w:t>
      </w:r>
      <w:proofErr w:type="spellEnd"/>
      <w:r>
        <w:t>, H., Suzuki, A. and Oomori, T. (2008).</w:t>
      </w:r>
      <w:r w:rsidRPr="000C6204">
        <w:t xml:space="preserve"> Distribution of pesticides and bisphenol a in sediments collected from rivers adjacent to coral reefs. </w:t>
      </w:r>
      <w:r w:rsidRPr="00D4431E">
        <w:rPr>
          <w:i/>
        </w:rPr>
        <w:t>Applied Catalysis B: Environmental,</w:t>
      </w:r>
      <w:r w:rsidRPr="000C6204">
        <w:t xml:space="preserve"> 82(3-4)</w:t>
      </w:r>
      <w:r w:rsidR="00D4431E">
        <w:t>:</w:t>
      </w:r>
      <w:r w:rsidRPr="000C6204">
        <w:t xml:space="preserve"> 163</w:t>
      </w:r>
      <w:r w:rsidR="00D4431E">
        <w:t>-</w:t>
      </w:r>
      <w:r w:rsidRPr="000C6204">
        <w:t>168.</w:t>
      </w:r>
    </w:p>
    <w:p w14:paraId="65649405" w14:textId="77777777" w:rsidR="00D4431E" w:rsidRDefault="00661335" w:rsidP="00D4431E">
      <w:pPr>
        <w:pStyle w:val="ListParagraph"/>
        <w:numPr>
          <w:ilvl w:val="0"/>
          <w:numId w:val="8"/>
        </w:numPr>
        <w:spacing w:after="0" w:line="240" w:lineRule="auto"/>
        <w:ind w:left="567" w:hanging="567"/>
      </w:pPr>
      <w:proofErr w:type="spellStart"/>
      <w:r>
        <w:t>Omija</w:t>
      </w:r>
      <w:proofErr w:type="spellEnd"/>
      <w:r>
        <w:t>, T. (2004). Corals and Coral Reefs, In Coral Reefs of Japan. Ministry of Environment and Japanese Coral Reef Society, Tokyo, pp. 64–68</w:t>
      </w:r>
      <w:r w:rsidR="00314B9F">
        <w:t>.</w:t>
      </w:r>
    </w:p>
    <w:p w14:paraId="5B4B8F9A" w14:textId="77777777" w:rsidR="00D4431E" w:rsidRDefault="00661335" w:rsidP="00D4431E">
      <w:pPr>
        <w:pStyle w:val="ListParagraph"/>
        <w:numPr>
          <w:ilvl w:val="0"/>
          <w:numId w:val="8"/>
        </w:numPr>
        <w:spacing w:after="0" w:line="240" w:lineRule="auto"/>
        <w:ind w:left="567" w:hanging="567"/>
      </w:pPr>
      <w:r>
        <w:t>Knutson, S., Downs, C. A. and</w:t>
      </w:r>
      <w:r w:rsidRPr="001B3F89">
        <w:t xml:space="preserve"> Rich</w:t>
      </w:r>
      <w:r>
        <w:t>mond, R. H. (2012).</w:t>
      </w:r>
      <w:r w:rsidRPr="001B3F89">
        <w:t xml:space="preserve"> Concentrations of Irgarol in selected marinas of Oahu, Hawaii and effects on settlement of coral larval. </w:t>
      </w:r>
      <w:r w:rsidRPr="00D4431E">
        <w:rPr>
          <w:i/>
        </w:rPr>
        <w:t>Ecotoxicology,</w:t>
      </w:r>
      <w:r w:rsidRPr="001B3F89">
        <w:t xml:space="preserve"> 21(1)</w:t>
      </w:r>
      <w:r w:rsidR="00D4431E">
        <w:t>:</w:t>
      </w:r>
      <w:r w:rsidRPr="001B3F89">
        <w:t xml:space="preserve"> 1-8.</w:t>
      </w:r>
    </w:p>
    <w:p w14:paraId="4DEC3AFF" w14:textId="77777777" w:rsidR="00D4431E" w:rsidRDefault="00661335" w:rsidP="00D4431E">
      <w:pPr>
        <w:pStyle w:val="ListParagraph"/>
        <w:numPr>
          <w:ilvl w:val="0"/>
          <w:numId w:val="8"/>
        </w:numPr>
        <w:spacing w:after="0" w:line="240" w:lineRule="auto"/>
        <w:ind w:left="567" w:hanging="567"/>
      </w:pPr>
      <w:r>
        <w:t xml:space="preserve">Ali, H. R., Arifin, M. M., Sheikh, M. A., Mohamed </w:t>
      </w:r>
      <w:proofErr w:type="spellStart"/>
      <w:r>
        <w:t>Shazili</w:t>
      </w:r>
      <w:proofErr w:type="spellEnd"/>
      <w:r>
        <w:t xml:space="preserve">, N. A. and </w:t>
      </w:r>
      <w:proofErr w:type="spellStart"/>
      <w:r>
        <w:t>Bachok</w:t>
      </w:r>
      <w:proofErr w:type="spellEnd"/>
      <w:r>
        <w:t xml:space="preserve">, Z. (2015). Toxicological studies of Irgarol-1051 and its effects on fatty acid composition of Asian sea-bass, </w:t>
      </w:r>
      <w:proofErr w:type="spellStart"/>
      <w:r w:rsidRPr="00D4431E">
        <w:rPr>
          <w:i/>
        </w:rPr>
        <w:t>Lates</w:t>
      </w:r>
      <w:proofErr w:type="spellEnd"/>
      <w:r w:rsidRPr="00D4431E">
        <w:rPr>
          <w:i/>
        </w:rPr>
        <w:t xml:space="preserve"> </w:t>
      </w:r>
      <w:proofErr w:type="spellStart"/>
      <w:r w:rsidRPr="00D4431E">
        <w:rPr>
          <w:i/>
        </w:rPr>
        <w:t>calcarifer</w:t>
      </w:r>
      <w:proofErr w:type="spellEnd"/>
      <w:r w:rsidRPr="00D4431E">
        <w:rPr>
          <w:i/>
        </w:rPr>
        <w:t>.</w:t>
      </w:r>
      <w:r>
        <w:t xml:space="preserve"> </w:t>
      </w:r>
      <w:r w:rsidRPr="00D4431E">
        <w:rPr>
          <w:i/>
        </w:rPr>
        <w:t>Regional Studies in Marine Science</w:t>
      </w:r>
      <w:r w:rsidR="00D4431E">
        <w:rPr>
          <w:i/>
        </w:rPr>
        <w:t>,</w:t>
      </w:r>
      <w:r>
        <w:t xml:space="preserve"> 2: 171</w:t>
      </w:r>
      <w:r w:rsidR="00D4431E">
        <w:t>-</w:t>
      </w:r>
      <w:r>
        <w:t>176</w:t>
      </w:r>
      <w:r w:rsidR="00270DE4">
        <w:t>.</w:t>
      </w:r>
      <w:r w:rsidR="00F43A40">
        <w:t xml:space="preserve"> </w:t>
      </w:r>
    </w:p>
    <w:p w14:paraId="604885EF" w14:textId="77777777" w:rsidR="00D4431E" w:rsidRDefault="00661335" w:rsidP="00D4431E">
      <w:pPr>
        <w:pStyle w:val="ListParagraph"/>
        <w:numPr>
          <w:ilvl w:val="0"/>
          <w:numId w:val="8"/>
        </w:numPr>
        <w:spacing w:after="0" w:line="240" w:lineRule="auto"/>
        <w:ind w:left="567" w:hanging="567"/>
      </w:pPr>
      <w:r>
        <w:t>Cragg, B. A. and Fry, J. C. (19</w:t>
      </w:r>
      <w:r w:rsidR="005A7989">
        <w:t>84</w:t>
      </w:r>
      <w:r>
        <w:t xml:space="preserve">). The use of microcosms to simulate field experiments to determine the effects of herbicides on aquatic bacteria. </w:t>
      </w:r>
      <w:r w:rsidRPr="00D4431E">
        <w:rPr>
          <w:i/>
        </w:rPr>
        <w:t>J</w:t>
      </w:r>
      <w:r w:rsidR="00D4431E" w:rsidRPr="00D4431E">
        <w:rPr>
          <w:i/>
        </w:rPr>
        <w:t>ournal</w:t>
      </w:r>
      <w:r w:rsidRPr="00D4431E">
        <w:rPr>
          <w:i/>
        </w:rPr>
        <w:t xml:space="preserve"> Gen</w:t>
      </w:r>
      <w:r w:rsidR="00D4431E" w:rsidRPr="00D4431E">
        <w:rPr>
          <w:i/>
        </w:rPr>
        <w:t>eral</w:t>
      </w:r>
      <w:r w:rsidRPr="00D4431E">
        <w:rPr>
          <w:i/>
        </w:rPr>
        <w:t xml:space="preserve"> Microbiol</w:t>
      </w:r>
      <w:r w:rsidR="00D4431E" w:rsidRPr="00D4431E">
        <w:rPr>
          <w:i/>
        </w:rPr>
        <w:t>ogy</w:t>
      </w:r>
      <w:r w:rsidRPr="00D4431E">
        <w:rPr>
          <w:i/>
        </w:rPr>
        <w:t>,</w:t>
      </w:r>
      <w:r>
        <w:t xml:space="preserve"> 130: 2309</w:t>
      </w:r>
      <w:r w:rsidR="00D4431E">
        <w:t>-</w:t>
      </w:r>
      <w:r>
        <w:t>2316.</w:t>
      </w:r>
    </w:p>
    <w:p w14:paraId="43E26E57" w14:textId="77777777" w:rsidR="0006725A" w:rsidRDefault="00661335" w:rsidP="0006725A">
      <w:pPr>
        <w:pStyle w:val="ListParagraph"/>
        <w:numPr>
          <w:ilvl w:val="0"/>
          <w:numId w:val="8"/>
        </w:numPr>
        <w:spacing w:after="0" w:line="240" w:lineRule="auto"/>
        <w:ind w:left="567" w:hanging="567"/>
      </w:pPr>
      <w:proofErr w:type="spellStart"/>
      <w:r>
        <w:t>Sumpono</w:t>
      </w:r>
      <w:proofErr w:type="spellEnd"/>
      <w:r>
        <w:t xml:space="preserve"> </w:t>
      </w:r>
      <w:proofErr w:type="spellStart"/>
      <w:r>
        <w:t>Perotti</w:t>
      </w:r>
      <w:proofErr w:type="spellEnd"/>
      <w:r>
        <w:t xml:space="preserve">, P., </w:t>
      </w:r>
      <w:proofErr w:type="spellStart"/>
      <w:r>
        <w:t>Belan</w:t>
      </w:r>
      <w:proofErr w:type="spellEnd"/>
      <w:r>
        <w:t xml:space="preserve">, </w:t>
      </w:r>
      <w:r w:rsidR="00D4431E">
        <w:t>A</w:t>
      </w:r>
      <w:r>
        <w:t xml:space="preserve">., Forestier, C., </w:t>
      </w:r>
      <w:proofErr w:type="spellStart"/>
      <w:r>
        <w:t>Lavedrine</w:t>
      </w:r>
      <w:proofErr w:type="spellEnd"/>
      <w:r>
        <w:t xml:space="preserve">, B. and </w:t>
      </w:r>
      <w:proofErr w:type="spellStart"/>
      <w:r>
        <w:t>Bohatier</w:t>
      </w:r>
      <w:proofErr w:type="spellEnd"/>
      <w:r>
        <w:t xml:space="preserve">, J. (2003). Effect </w:t>
      </w:r>
      <w:r w:rsidR="0006725A">
        <w:t>of diuron on aquatic bacteria in laboratory-scale wastewater treatment ponds with special reference to</w:t>
      </w:r>
      <w:r>
        <w:t xml:space="preserve"> Aeromonas species studied by colony hybridization. </w:t>
      </w:r>
      <w:r w:rsidRPr="0006725A">
        <w:rPr>
          <w:i/>
        </w:rPr>
        <w:t>Chemosphere,</w:t>
      </w:r>
      <w:r>
        <w:t xml:space="preserve"> 50</w:t>
      </w:r>
      <w:r w:rsidR="0006725A">
        <w:t>:</w:t>
      </w:r>
      <w:r>
        <w:t xml:space="preserve"> 445</w:t>
      </w:r>
      <w:r w:rsidR="0006725A">
        <w:t>-</w:t>
      </w:r>
      <w:r>
        <w:t>455.</w:t>
      </w:r>
      <w:r w:rsidR="0006725A">
        <w:t xml:space="preserve"> </w:t>
      </w:r>
    </w:p>
    <w:p w14:paraId="60B34015" w14:textId="77777777" w:rsidR="0006725A" w:rsidRDefault="001818A2" w:rsidP="0006725A">
      <w:pPr>
        <w:pStyle w:val="ListParagraph"/>
        <w:numPr>
          <w:ilvl w:val="0"/>
          <w:numId w:val="8"/>
        </w:numPr>
        <w:spacing w:after="0" w:line="240" w:lineRule="auto"/>
        <w:ind w:left="567" w:hanging="567"/>
      </w:pPr>
      <w:r w:rsidRPr="001818A2">
        <w:t>American Public Health Association (1995</w:t>
      </w:r>
      <w:r w:rsidR="0006725A">
        <w:t>)</w:t>
      </w:r>
      <w:r w:rsidRPr="001818A2">
        <w:t xml:space="preserve">. Standard </w:t>
      </w:r>
      <w:r w:rsidR="0006725A" w:rsidRPr="001818A2">
        <w:t>method for the examination of water and wastewater,</w:t>
      </w:r>
      <w:r w:rsidRPr="001818A2">
        <w:t xml:space="preserve"> nineteenth </w:t>
      </w:r>
      <w:r w:rsidR="0006725A">
        <w:t>edition</w:t>
      </w:r>
      <w:r w:rsidRPr="001818A2">
        <w:t>. Washington, DC.</w:t>
      </w:r>
    </w:p>
    <w:p w14:paraId="02C2766A" w14:textId="77777777" w:rsidR="0006725A" w:rsidRDefault="00661335" w:rsidP="0006725A">
      <w:pPr>
        <w:pStyle w:val="ListParagraph"/>
        <w:numPr>
          <w:ilvl w:val="0"/>
          <w:numId w:val="8"/>
        </w:numPr>
        <w:spacing w:after="0" w:line="240" w:lineRule="auto"/>
        <w:ind w:left="567" w:hanging="567"/>
      </w:pPr>
      <w:r>
        <w:t>Abdulkadir, S.</w:t>
      </w:r>
      <w:r w:rsidR="0006725A">
        <w:t xml:space="preserve"> and </w:t>
      </w:r>
      <w:r>
        <w:t xml:space="preserve">Tsuchiya, M. (2008). One-step method for quantitative and qualitative analysis of fatty acids in marine animal samples. </w:t>
      </w:r>
      <w:r w:rsidRPr="0006725A">
        <w:rPr>
          <w:i/>
        </w:rPr>
        <w:t xml:space="preserve">Journal of Experimental Marine Biology and Ecology, </w:t>
      </w:r>
      <w:r>
        <w:t>354(1)</w:t>
      </w:r>
      <w:r w:rsidR="0006725A">
        <w:t>:</w:t>
      </w:r>
      <w:r>
        <w:t xml:space="preserve"> 1</w:t>
      </w:r>
      <w:r w:rsidR="0006725A">
        <w:t>-</w:t>
      </w:r>
      <w:r>
        <w:t>8.</w:t>
      </w:r>
      <w:r w:rsidR="00BA4CD5">
        <w:t xml:space="preserve"> </w:t>
      </w:r>
    </w:p>
    <w:p w14:paraId="0BF137FC" w14:textId="77777777" w:rsidR="0006725A" w:rsidRDefault="00661335" w:rsidP="0006725A">
      <w:pPr>
        <w:pStyle w:val="ListParagraph"/>
        <w:numPr>
          <w:ilvl w:val="0"/>
          <w:numId w:val="8"/>
        </w:numPr>
        <w:spacing w:after="0" w:line="240" w:lineRule="auto"/>
        <w:ind w:left="567" w:hanging="567"/>
      </w:pPr>
      <w:proofErr w:type="spellStart"/>
      <w:r>
        <w:t>Bachok</w:t>
      </w:r>
      <w:proofErr w:type="spellEnd"/>
      <w:r>
        <w:t xml:space="preserve">, Z., Arifin, M. M., Sheikh, M. A., Mohamed </w:t>
      </w:r>
      <w:proofErr w:type="spellStart"/>
      <w:r>
        <w:t>Shazili</w:t>
      </w:r>
      <w:proofErr w:type="spellEnd"/>
      <w:r>
        <w:t xml:space="preserve">, N. A. and Ali, H. R. (2016). Effects of Irgarol -1051 on fatty acid profile of solitary corals, </w:t>
      </w:r>
      <w:proofErr w:type="spellStart"/>
      <w:r w:rsidRPr="0006725A">
        <w:rPr>
          <w:i/>
        </w:rPr>
        <w:t>Fungia</w:t>
      </w:r>
      <w:proofErr w:type="spellEnd"/>
      <w:r w:rsidRPr="0006725A">
        <w:rPr>
          <w:i/>
        </w:rPr>
        <w:t xml:space="preserve"> </w:t>
      </w:r>
      <w:proofErr w:type="spellStart"/>
      <w:r w:rsidRPr="0006725A">
        <w:rPr>
          <w:i/>
        </w:rPr>
        <w:t>fungites</w:t>
      </w:r>
      <w:proofErr w:type="spellEnd"/>
      <w:r>
        <w:t xml:space="preserve"> after acute exposure. </w:t>
      </w:r>
      <w:r w:rsidRPr="0006725A">
        <w:rPr>
          <w:i/>
        </w:rPr>
        <w:t xml:space="preserve">Malaysian Journal of Analytical Sciences, </w:t>
      </w:r>
      <w:r>
        <w:t>20(4): 697-703</w:t>
      </w:r>
      <w:r w:rsidR="00BA4CD5">
        <w:t xml:space="preserve">. </w:t>
      </w:r>
    </w:p>
    <w:p w14:paraId="3BDE7164" w14:textId="77777777" w:rsidR="0006725A" w:rsidRDefault="00661335" w:rsidP="0006725A">
      <w:pPr>
        <w:pStyle w:val="ListParagraph"/>
        <w:numPr>
          <w:ilvl w:val="0"/>
          <w:numId w:val="8"/>
        </w:numPr>
        <w:spacing w:after="0" w:line="240" w:lineRule="auto"/>
        <w:ind w:left="567" w:hanging="567"/>
      </w:pPr>
      <w:proofErr w:type="spellStart"/>
      <w:r>
        <w:t>Imbs</w:t>
      </w:r>
      <w:proofErr w:type="spellEnd"/>
      <w:r>
        <w:t xml:space="preserve">, A. B., </w:t>
      </w:r>
      <w:proofErr w:type="spellStart"/>
      <w:r>
        <w:t>Demidkova</w:t>
      </w:r>
      <w:proofErr w:type="spellEnd"/>
      <w:r>
        <w:t xml:space="preserve">, D. A., </w:t>
      </w:r>
      <w:proofErr w:type="spellStart"/>
      <w:r>
        <w:t>Latypov</w:t>
      </w:r>
      <w:proofErr w:type="spellEnd"/>
      <w:r>
        <w:t xml:space="preserve">, Y. Y. and Pham, L. Q. (2007). Application of fatty acids for chemotaxonomy of reef-building corals. </w:t>
      </w:r>
      <w:r w:rsidRPr="0006725A">
        <w:rPr>
          <w:i/>
        </w:rPr>
        <w:t>Lipids,</w:t>
      </w:r>
      <w:r>
        <w:t xml:space="preserve"> 42</w:t>
      </w:r>
      <w:r w:rsidR="0006725A">
        <w:t xml:space="preserve">: </w:t>
      </w:r>
      <w:r>
        <w:t>1035</w:t>
      </w:r>
      <w:r w:rsidR="0006725A">
        <w:t>-</w:t>
      </w:r>
      <w:r>
        <w:t xml:space="preserve">1046. </w:t>
      </w:r>
    </w:p>
    <w:p w14:paraId="2B614849" w14:textId="3D1DB7BA" w:rsidR="0006725A" w:rsidRDefault="00661335" w:rsidP="0006725A">
      <w:pPr>
        <w:pStyle w:val="ListParagraph"/>
        <w:numPr>
          <w:ilvl w:val="0"/>
          <w:numId w:val="8"/>
        </w:numPr>
        <w:spacing w:after="0" w:line="240" w:lineRule="auto"/>
        <w:ind w:left="567" w:hanging="567"/>
      </w:pPr>
      <w:proofErr w:type="spellStart"/>
      <w:r>
        <w:t>Imbs</w:t>
      </w:r>
      <w:proofErr w:type="spellEnd"/>
      <w:r>
        <w:t xml:space="preserve">, A. B., </w:t>
      </w:r>
      <w:proofErr w:type="spellStart"/>
      <w:r>
        <w:t>Yakovleva</w:t>
      </w:r>
      <w:proofErr w:type="spellEnd"/>
      <w:r>
        <w:t xml:space="preserve">, I. M., </w:t>
      </w:r>
      <w:proofErr w:type="spellStart"/>
      <w:r>
        <w:t>Latyshev</w:t>
      </w:r>
      <w:proofErr w:type="spellEnd"/>
      <w:r>
        <w:t>, N.</w:t>
      </w:r>
      <w:r w:rsidR="0006725A">
        <w:t xml:space="preserve"> </w:t>
      </w:r>
      <w:r>
        <w:t xml:space="preserve">A. and Pham, L. Q. (2010). Biosynthesis of polyunsaturated fatty acids in zooxanthellae and polyps of corals. </w:t>
      </w:r>
      <w:r w:rsidRPr="0006725A">
        <w:rPr>
          <w:i/>
        </w:rPr>
        <w:t>Russian Journal of Marine Biology,</w:t>
      </w:r>
      <w:r>
        <w:t xml:space="preserve"> 36(6)</w:t>
      </w:r>
      <w:r w:rsidR="004A75E4">
        <w:t>:</w:t>
      </w:r>
      <w:r>
        <w:t xml:space="preserve"> 452</w:t>
      </w:r>
      <w:r w:rsidR="0006725A">
        <w:t>-</w:t>
      </w:r>
      <w:r>
        <w:t xml:space="preserve">457. </w:t>
      </w:r>
    </w:p>
    <w:p w14:paraId="0DA5F57F" w14:textId="77777777" w:rsidR="004A75E4" w:rsidRDefault="00661335" w:rsidP="004A75E4">
      <w:pPr>
        <w:pStyle w:val="ListParagraph"/>
        <w:numPr>
          <w:ilvl w:val="0"/>
          <w:numId w:val="8"/>
        </w:numPr>
        <w:spacing w:after="0" w:line="240" w:lineRule="auto"/>
        <w:ind w:left="567" w:hanging="567"/>
      </w:pPr>
      <w:r w:rsidRPr="00F50FA7">
        <w:t>Harland, A.</w:t>
      </w:r>
      <w:r>
        <w:t xml:space="preserve"> </w:t>
      </w:r>
      <w:r w:rsidRPr="00F50FA7">
        <w:t>D., Navarro, J.</w:t>
      </w:r>
      <w:r>
        <w:t xml:space="preserve"> </w:t>
      </w:r>
      <w:r w:rsidRPr="00F50FA7">
        <w:t>C., Spencer Davies, P.</w:t>
      </w:r>
      <w:r>
        <w:t xml:space="preserve"> and</w:t>
      </w:r>
      <w:r w:rsidRPr="00F50FA7">
        <w:t xml:space="preserve"> </w:t>
      </w:r>
      <w:proofErr w:type="spellStart"/>
      <w:r w:rsidRPr="00F50FA7">
        <w:t>Fixter</w:t>
      </w:r>
      <w:proofErr w:type="spellEnd"/>
      <w:r w:rsidRPr="00F50FA7">
        <w:t xml:space="preserve">, L.M. (1993). Lipids of some Caribbean and Red Sea corals: total lipid, wax esters, triglycerides and fatty acids. </w:t>
      </w:r>
      <w:r w:rsidRPr="004A75E4">
        <w:rPr>
          <w:i/>
        </w:rPr>
        <w:t>Marine Biology,</w:t>
      </w:r>
      <w:r w:rsidRPr="00F50FA7">
        <w:t xml:space="preserve"> 117</w:t>
      </w:r>
      <w:r w:rsidR="004A75E4">
        <w:t>:</w:t>
      </w:r>
      <w:r w:rsidRPr="00F50FA7">
        <w:t xml:space="preserve"> 113-117.</w:t>
      </w:r>
      <w:r w:rsidR="00585085">
        <w:t xml:space="preserve"> </w:t>
      </w:r>
    </w:p>
    <w:p w14:paraId="200FBBCD" w14:textId="52A7AF0F" w:rsidR="004A75E4" w:rsidRPr="0080480B" w:rsidRDefault="00661335" w:rsidP="0080480B">
      <w:pPr>
        <w:pStyle w:val="ListParagraph"/>
        <w:numPr>
          <w:ilvl w:val="0"/>
          <w:numId w:val="8"/>
        </w:numPr>
        <w:spacing w:after="0" w:line="240" w:lineRule="auto"/>
        <w:ind w:left="567" w:hanging="567"/>
        <w:rPr>
          <w:rStyle w:val="Hyperlink"/>
          <w:color w:val="auto"/>
          <w:u w:val="none"/>
        </w:rPr>
      </w:pPr>
      <w:r>
        <w:lastRenderedPageBreak/>
        <w:t xml:space="preserve">Kumar, M., Kumari, P., Gupta, V., Anisha, P. A., Reddy, C. R. K. and Jha, B. (2010). Differential responses to cadmium induced oxidative stress in marine macroalga </w:t>
      </w:r>
      <w:r w:rsidRPr="004A75E4">
        <w:rPr>
          <w:i/>
          <w:iCs/>
        </w:rPr>
        <w:t xml:space="preserve">Ulva </w:t>
      </w:r>
      <w:proofErr w:type="spellStart"/>
      <w:r w:rsidRPr="004A75E4">
        <w:rPr>
          <w:i/>
          <w:iCs/>
        </w:rPr>
        <w:t>lactuca</w:t>
      </w:r>
      <w:proofErr w:type="spellEnd"/>
      <w:r>
        <w:t xml:space="preserve"> (</w:t>
      </w:r>
      <w:proofErr w:type="spellStart"/>
      <w:r>
        <w:t>Ulvales</w:t>
      </w:r>
      <w:proofErr w:type="spellEnd"/>
      <w:r>
        <w:t xml:space="preserve">, Chlorophyta). </w:t>
      </w:r>
      <w:proofErr w:type="spellStart"/>
      <w:r w:rsidRPr="004A75E4">
        <w:rPr>
          <w:i/>
        </w:rPr>
        <w:t>Biometals</w:t>
      </w:r>
      <w:proofErr w:type="spellEnd"/>
      <w:r w:rsidRPr="004A75E4">
        <w:rPr>
          <w:i/>
        </w:rPr>
        <w:t xml:space="preserve"> </w:t>
      </w:r>
      <w:r>
        <w:t>23</w:t>
      </w:r>
      <w:r w:rsidR="004A75E4">
        <w:t xml:space="preserve">: </w:t>
      </w:r>
      <w:r>
        <w:t>315</w:t>
      </w:r>
      <w:r w:rsidR="004A75E4">
        <w:t>-</w:t>
      </w:r>
      <w:r>
        <w:t>325.</w:t>
      </w:r>
    </w:p>
    <w:p w14:paraId="5DF874F2" w14:textId="77777777" w:rsidR="004A75E4" w:rsidRDefault="00661335" w:rsidP="004A75E4">
      <w:pPr>
        <w:pStyle w:val="ListParagraph"/>
        <w:numPr>
          <w:ilvl w:val="0"/>
          <w:numId w:val="8"/>
        </w:numPr>
        <w:spacing w:after="0" w:line="240" w:lineRule="auto"/>
        <w:ind w:left="567" w:hanging="567"/>
      </w:pPr>
      <w:proofErr w:type="spellStart"/>
      <w:r>
        <w:t>Mohd</w:t>
      </w:r>
      <w:proofErr w:type="spellEnd"/>
      <w:r>
        <w:t xml:space="preserve"> </w:t>
      </w:r>
      <w:proofErr w:type="spellStart"/>
      <w:r>
        <w:t>Safuan</w:t>
      </w:r>
      <w:proofErr w:type="spellEnd"/>
      <w:r>
        <w:t xml:space="preserve">, C. D., </w:t>
      </w:r>
      <w:proofErr w:type="spellStart"/>
      <w:r>
        <w:t>Samshuri</w:t>
      </w:r>
      <w:proofErr w:type="spellEnd"/>
      <w:r>
        <w:t xml:space="preserve">, M. A., Jaafar, S. </w:t>
      </w:r>
      <w:r w:rsidRPr="000C6204">
        <w:t>N</w:t>
      </w:r>
      <w:r>
        <w:t xml:space="preserve">. T., Tan, H. C. and </w:t>
      </w:r>
      <w:proofErr w:type="spellStart"/>
      <w:r>
        <w:t>Bachok</w:t>
      </w:r>
      <w:proofErr w:type="spellEnd"/>
      <w:r>
        <w:t>, Z. (2021).</w:t>
      </w:r>
      <w:r w:rsidRPr="000C6204">
        <w:t xml:space="preserve"> Physiological response of shallow-water hard coral </w:t>
      </w:r>
      <w:r w:rsidRPr="004A75E4">
        <w:rPr>
          <w:i/>
        </w:rPr>
        <w:t xml:space="preserve">Acropora </w:t>
      </w:r>
      <w:proofErr w:type="spellStart"/>
      <w:r w:rsidRPr="004A75E4">
        <w:rPr>
          <w:i/>
        </w:rPr>
        <w:t>digitifera</w:t>
      </w:r>
      <w:proofErr w:type="spellEnd"/>
      <w:r w:rsidRPr="000C6204">
        <w:t xml:space="preserve"> to heat stress via fatty acid composition. </w:t>
      </w:r>
      <w:r w:rsidRPr="004A75E4">
        <w:rPr>
          <w:i/>
        </w:rPr>
        <w:t>Frontiers in Marine Science,</w:t>
      </w:r>
      <w:r w:rsidRPr="000C6204">
        <w:t xml:space="preserve"> </w:t>
      </w:r>
      <w:r w:rsidR="004A75E4">
        <w:t xml:space="preserve">2021: </w:t>
      </w:r>
      <w:r w:rsidRPr="000C6204">
        <w:t>1187.</w:t>
      </w:r>
      <w:r w:rsidR="00AA6A04">
        <w:t xml:space="preserve"> </w:t>
      </w:r>
    </w:p>
    <w:p w14:paraId="7DC4D733" w14:textId="77777777" w:rsidR="004A75E4" w:rsidRDefault="00661335" w:rsidP="004A75E4">
      <w:pPr>
        <w:pStyle w:val="ListParagraph"/>
        <w:numPr>
          <w:ilvl w:val="0"/>
          <w:numId w:val="8"/>
        </w:numPr>
        <w:spacing w:after="0" w:line="240" w:lineRule="auto"/>
        <w:ind w:left="567" w:hanging="567"/>
      </w:pPr>
      <w:proofErr w:type="spellStart"/>
      <w:r>
        <w:t>Filimonova</w:t>
      </w:r>
      <w:proofErr w:type="spellEnd"/>
      <w:r>
        <w:t>, V., Goncalves, F., Marques, J. C., De Troch, M. and Goncalves, A. M. (2016).</w:t>
      </w:r>
      <w:r w:rsidRPr="000C6204">
        <w:t xml:space="preserve"> Fatty acid profiling as bioindicator of chemical stress in marine organisms: a review. </w:t>
      </w:r>
      <w:r w:rsidRPr="004A75E4">
        <w:rPr>
          <w:i/>
        </w:rPr>
        <w:t xml:space="preserve">Ecological </w:t>
      </w:r>
      <w:r w:rsidR="004A75E4">
        <w:rPr>
          <w:i/>
        </w:rPr>
        <w:t>I</w:t>
      </w:r>
      <w:r w:rsidRPr="004A75E4">
        <w:rPr>
          <w:i/>
        </w:rPr>
        <w:t>ndicators,</w:t>
      </w:r>
      <w:r w:rsidRPr="000C6204">
        <w:t xml:space="preserve"> 67</w:t>
      </w:r>
      <w:r w:rsidR="004A75E4">
        <w:t>:</w:t>
      </w:r>
      <w:r w:rsidRPr="000C6204">
        <w:t xml:space="preserve"> 657</w:t>
      </w:r>
      <w:r w:rsidR="004A75E4">
        <w:t>-</w:t>
      </w:r>
      <w:r w:rsidRPr="000C6204">
        <w:t>672</w:t>
      </w:r>
      <w:r w:rsidR="00AB383A">
        <w:t>.</w:t>
      </w:r>
    </w:p>
    <w:p w14:paraId="17C37C6F" w14:textId="77777777" w:rsidR="004A75E4" w:rsidRDefault="00661335" w:rsidP="004A75E4">
      <w:pPr>
        <w:pStyle w:val="ListParagraph"/>
        <w:numPr>
          <w:ilvl w:val="0"/>
          <w:numId w:val="8"/>
        </w:numPr>
        <w:spacing w:after="0" w:line="240" w:lineRule="auto"/>
        <w:ind w:left="567" w:hanging="567"/>
      </w:pPr>
      <w:proofErr w:type="spellStart"/>
      <w:r>
        <w:t>Regoli</w:t>
      </w:r>
      <w:proofErr w:type="spellEnd"/>
      <w:r>
        <w:t>, F. and Giuliani, M. E. (2014).</w:t>
      </w:r>
      <w:r w:rsidRPr="000C6204">
        <w:t xml:space="preserve"> Oxidative pathways of chemical toxicity and oxidative stress biomarkers in marine organisms. </w:t>
      </w:r>
      <w:r w:rsidRPr="004A75E4">
        <w:rPr>
          <w:i/>
        </w:rPr>
        <w:t xml:space="preserve">Marine </w:t>
      </w:r>
      <w:r w:rsidR="004A75E4" w:rsidRPr="004A75E4">
        <w:rPr>
          <w:i/>
        </w:rPr>
        <w:t>Environmental Research,</w:t>
      </w:r>
      <w:r w:rsidR="004A75E4" w:rsidRPr="000C6204">
        <w:t xml:space="preserve"> </w:t>
      </w:r>
      <w:r w:rsidRPr="000C6204">
        <w:t>93</w:t>
      </w:r>
      <w:r w:rsidR="004A75E4">
        <w:t>:</w:t>
      </w:r>
      <w:r w:rsidRPr="000C6204">
        <w:t xml:space="preserve"> 106-117.</w:t>
      </w:r>
      <w:r w:rsidR="00AB383A">
        <w:t xml:space="preserve"> </w:t>
      </w:r>
    </w:p>
    <w:p w14:paraId="74AB0C77" w14:textId="77777777" w:rsidR="004A75E4" w:rsidRDefault="00661335" w:rsidP="004A75E4">
      <w:pPr>
        <w:pStyle w:val="ListParagraph"/>
        <w:numPr>
          <w:ilvl w:val="0"/>
          <w:numId w:val="8"/>
        </w:numPr>
        <w:spacing w:after="0" w:line="240" w:lineRule="auto"/>
        <w:ind w:left="567" w:hanging="567"/>
      </w:pPr>
      <w:r>
        <w:t>Downs, C. and Downs, A. (2007).</w:t>
      </w:r>
      <w:r w:rsidRPr="000C6204">
        <w:t xml:space="preserve"> Preliminary examination of short-term cellular toxicological responses of the coral </w:t>
      </w:r>
      <w:proofErr w:type="spellStart"/>
      <w:r w:rsidRPr="004A75E4">
        <w:rPr>
          <w:i/>
        </w:rPr>
        <w:t>Madracis</w:t>
      </w:r>
      <w:proofErr w:type="spellEnd"/>
      <w:r w:rsidRPr="004A75E4">
        <w:rPr>
          <w:i/>
        </w:rPr>
        <w:t xml:space="preserve"> mirabilis</w:t>
      </w:r>
      <w:r w:rsidRPr="000C6204">
        <w:t xml:space="preserve"> to acute Irgarol 1051 exposure. </w:t>
      </w:r>
      <w:r w:rsidRPr="004A75E4">
        <w:rPr>
          <w:i/>
        </w:rPr>
        <w:t xml:space="preserve">Archives </w:t>
      </w:r>
      <w:r w:rsidR="004A75E4">
        <w:rPr>
          <w:i/>
        </w:rPr>
        <w:t>o</w:t>
      </w:r>
      <w:r w:rsidR="004A75E4" w:rsidRPr="004A75E4">
        <w:rPr>
          <w:i/>
        </w:rPr>
        <w:t xml:space="preserve">f Environmental Contamination </w:t>
      </w:r>
      <w:r w:rsidR="004A75E4">
        <w:rPr>
          <w:i/>
        </w:rPr>
        <w:t>a</w:t>
      </w:r>
      <w:r w:rsidR="004A75E4" w:rsidRPr="004A75E4">
        <w:rPr>
          <w:i/>
        </w:rPr>
        <w:t>nd Toxicology</w:t>
      </w:r>
      <w:r w:rsidRPr="000C6204">
        <w:t>, 52(1)</w:t>
      </w:r>
      <w:r w:rsidR="004A75E4">
        <w:t>:</w:t>
      </w:r>
      <w:r w:rsidRPr="000C6204">
        <w:t xml:space="preserve"> 47-57.</w:t>
      </w:r>
      <w:r w:rsidR="00AB383A">
        <w:t xml:space="preserve"> </w:t>
      </w:r>
    </w:p>
    <w:p w14:paraId="767E5C2B" w14:textId="77777777" w:rsidR="004A75E4" w:rsidRDefault="00661335" w:rsidP="004A75E4">
      <w:pPr>
        <w:pStyle w:val="ListParagraph"/>
        <w:numPr>
          <w:ilvl w:val="0"/>
          <w:numId w:val="8"/>
        </w:numPr>
        <w:spacing w:after="0" w:line="240" w:lineRule="auto"/>
        <w:ind w:left="567" w:hanging="567"/>
      </w:pPr>
      <w:r>
        <w:t xml:space="preserve">Baird, A. </w:t>
      </w:r>
      <w:r w:rsidRPr="000C6204">
        <w:t>H</w:t>
      </w:r>
      <w:r>
        <w:t xml:space="preserve">., </w:t>
      </w:r>
      <w:proofErr w:type="spellStart"/>
      <w:r>
        <w:t>Bhagooli</w:t>
      </w:r>
      <w:proofErr w:type="spellEnd"/>
      <w:r>
        <w:t>, R., Ralph, P. J. and Takahashi, S. (2008).</w:t>
      </w:r>
      <w:r w:rsidRPr="000C6204">
        <w:t xml:space="preserve"> Coral bleaching: the role of the host. </w:t>
      </w:r>
      <w:r w:rsidRPr="004A75E4">
        <w:rPr>
          <w:i/>
        </w:rPr>
        <w:t>Trends in Ecology &amp; Evolution,</w:t>
      </w:r>
      <w:r w:rsidRPr="000C6204">
        <w:t xml:space="preserve"> 24(1)</w:t>
      </w:r>
      <w:r w:rsidR="004A75E4">
        <w:t>:</w:t>
      </w:r>
      <w:r w:rsidRPr="000C6204">
        <w:t xml:space="preserve"> 16</w:t>
      </w:r>
      <w:r w:rsidR="004A75E4">
        <w:t>-</w:t>
      </w:r>
      <w:r w:rsidRPr="000C6204">
        <w:t>20.</w:t>
      </w:r>
    </w:p>
    <w:p w14:paraId="7C17B779" w14:textId="77777777" w:rsidR="004A75E4" w:rsidRDefault="00661335" w:rsidP="004A75E4">
      <w:pPr>
        <w:pStyle w:val="ListParagraph"/>
        <w:numPr>
          <w:ilvl w:val="0"/>
          <w:numId w:val="8"/>
        </w:numPr>
        <w:spacing w:after="0" w:line="240" w:lineRule="auto"/>
        <w:ind w:left="567" w:hanging="567"/>
      </w:pPr>
      <w:r>
        <w:t>Rodríguez‐</w:t>
      </w:r>
      <w:proofErr w:type="spellStart"/>
      <w:r>
        <w:t>Troncoso</w:t>
      </w:r>
      <w:proofErr w:type="spellEnd"/>
      <w:r>
        <w:t>, A. P.</w:t>
      </w:r>
      <w:r w:rsidRPr="000C6204">
        <w:t xml:space="preserve">, </w:t>
      </w:r>
      <w:proofErr w:type="spellStart"/>
      <w:r w:rsidRPr="000C6204">
        <w:t>Carpizo‐</w:t>
      </w:r>
      <w:r>
        <w:t>Ituarte</w:t>
      </w:r>
      <w:proofErr w:type="spellEnd"/>
      <w:r>
        <w:t xml:space="preserve">, E. and </w:t>
      </w:r>
      <w:proofErr w:type="spellStart"/>
      <w:r>
        <w:t>Cupul‐Magaña</w:t>
      </w:r>
      <w:proofErr w:type="spellEnd"/>
      <w:r>
        <w:t>, A. L. (2016).</w:t>
      </w:r>
      <w:r w:rsidRPr="000C6204">
        <w:t xml:space="preserve"> Physiological response to high temperature in the Tropical Eastern Pacific coral </w:t>
      </w:r>
      <w:proofErr w:type="spellStart"/>
      <w:r w:rsidRPr="004A75E4">
        <w:rPr>
          <w:i/>
        </w:rPr>
        <w:t>Pocillopora</w:t>
      </w:r>
      <w:proofErr w:type="spellEnd"/>
      <w:r w:rsidRPr="004A75E4">
        <w:rPr>
          <w:i/>
        </w:rPr>
        <w:t xml:space="preserve"> </w:t>
      </w:r>
      <w:proofErr w:type="spellStart"/>
      <w:r w:rsidRPr="004A75E4">
        <w:rPr>
          <w:i/>
        </w:rPr>
        <w:t>verrucosa</w:t>
      </w:r>
      <w:proofErr w:type="spellEnd"/>
      <w:r w:rsidRPr="000C6204">
        <w:t xml:space="preserve">. </w:t>
      </w:r>
      <w:r w:rsidRPr="004A75E4">
        <w:rPr>
          <w:i/>
        </w:rPr>
        <w:t>Marine Ecology,</w:t>
      </w:r>
      <w:r w:rsidRPr="000C6204">
        <w:t xml:space="preserve"> 37(5)</w:t>
      </w:r>
      <w:r w:rsidR="004A75E4">
        <w:t>:</w:t>
      </w:r>
      <w:r w:rsidRPr="000C6204">
        <w:t xml:space="preserve"> 1168</w:t>
      </w:r>
      <w:r w:rsidR="004A75E4">
        <w:t>-</w:t>
      </w:r>
      <w:r w:rsidRPr="000C6204">
        <w:t xml:space="preserve">1175. </w:t>
      </w:r>
    </w:p>
    <w:p w14:paraId="3960993C" w14:textId="77777777" w:rsidR="004A75E4" w:rsidRDefault="00661335" w:rsidP="004A75E4">
      <w:pPr>
        <w:pStyle w:val="ListParagraph"/>
        <w:numPr>
          <w:ilvl w:val="0"/>
          <w:numId w:val="8"/>
        </w:numPr>
        <w:spacing w:after="0" w:line="240" w:lineRule="auto"/>
        <w:ind w:left="567" w:hanging="567"/>
      </w:pPr>
      <w:proofErr w:type="spellStart"/>
      <w:r>
        <w:t>Imbs</w:t>
      </w:r>
      <w:proofErr w:type="spellEnd"/>
      <w:r>
        <w:t xml:space="preserve">, A. B. and </w:t>
      </w:r>
      <w:proofErr w:type="spellStart"/>
      <w:r>
        <w:t>Yakovleva</w:t>
      </w:r>
      <w:proofErr w:type="spellEnd"/>
      <w:r>
        <w:t xml:space="preserve">, I. M. (2012). Dynamics of lipid and fatty acid composition of shallow-water corals under thermal stress: an experimental approach. </w:t>
      </w:r>
      <w:r w:rsidRPr="004A75E4">
        <w:rPr>
          <w:i/>
        </w:rPr>
        <w:t>Coral Reefs,</w:t>
      </w:r>
      <w:r>
        <w:t xml:space="preserve"> 31(1)</w:t>
      </w:r>
      <w:r w:rsidR="004A75E4">
        <w:t>:</w:t>
      </w:r>
      <w:r>
        <w:t xml:space="preserve"> 41</w:t>
      </w:r>
      <w:r w:rsidR="004A75E4">
        <w:t>-</w:t>
      </w:r>
      <w:r>
        <w:t>53.</w:t>
      </w:r>
    </w:p>
    <w:p w14:paraId="601F9E25" w14:textId="77777777" w:rsidR="004A75E4" w:rsidRDefault="00661335" w:rsidP="004A75E4">
      <w:pPr>
        <w:pStyle w:val="ListParagraph"/>
        <w:numPr>
          <w:ilvl w:val="0"/>
          <w:numId w:val="8"/>
        </w:numPr>
        <w:spacing w:after="0" w:line="240" w:lineRule="auto"/>
        <w:ind w:left="567" w:hanging="567"/>
      </w:pPr>
      <w:proofErr w:type="spellStart"/>
      <w:r>
        <w:t>Okuyama</w:t>
      </w:r>
      <w:proofErr w:type="spellEnd"/>
      <w:r>
        <w:t xml:space="preserve">, H., </w:t>
      </w:r>
      <w:proofErr w:type="spellStart"/>
      <w:r>
        <w:t>Orikasa</w:t>
      </w:r>
      <w:proofErr w:type="spellEnd"/>
      <w:r>
        <w:t>, Y. and Nishida, T. (2008).</w:t>
      </w:r>
      <w:r w:rsidRPr="000C6204">
        <w:t xml:space="preserve"> Significance of antioxidative functions of eicosapentaenoic and docosahexaenoic acids in marine microorganisms. </w:t>
      </w:r>
      <w:r w:rsidRPr="004A75E4">
        <w:rPr>
          <w:i/>
        </w:rPr>
        <w:t>Applied and Environmental Microbiology,</w:t>
      </w:r>
      <w:r w:rsidRPr="000C6204">
        <w:t xml:space="preserve"> 74(3)</w:t>
      </w:r>
      <w:r w:rsidR="004A75E4">
        <w:t>:</w:t>
      </w:r>
      <w:r w:rsidRPr="000C6204">
        <w:t xml:space="preserve"> 570</w:t>
      </w:r>
      <w:r w:rsidR="004A75E4">
        <w:t>-</w:t>
      </w:r>
      <w:r w:rsidRPr="000C6204">
        <w:t xml:space="preserve">574. </w:t>
      </w:r>
    </w:p>
    <w:p w14:paraId="677653F4" w14:textId="77777777" w:rsidR="004A75E4" w:rsidRDefault="00661335" w:rsidP="004A75E4">
      <w:pPr>
        <w:pStyle w:val="ListParagraph"/>
        <w:numPr>
          <w:ilvl w:val="0"/>
          <w:numId w:val="8"/>
        </w:numPr>
        <w:spacing w:after="0" w:line="240" w:lineRule="auto"/>
        <w:ind w:left="567" w:hanging="567"/>
      </w:pPr>
      <w:proofErr w:type="spellStart"/>
      <w:r w:rsidRPr="00C84C41">
        <w:t>Papina</w:t>
      </w:r>
      <w:proofErr w:type="spellEnd"/>
      <w:r w:rsidRPr="00C84C41">
        <w:t xml:space="preserve">, M., </w:t>
      </w:r>
      <w:proofErr w:type="spellStart"/>
      <w:r w:rsidRPr="00C84C41">
        <w:t>Meziane</w:t>
      </w:r>
      <w:proofErr w:type="spellEnd"/>
      <w:r w:rsidRPr="00C84C41">
        <w:t xml:space="preserve">, T. and Van </w:t>
      </w:r>
      <w:proofErr w:type="spellStart"/>
      <w:r w:rsidRPr="00C84C41">
        <w:t>Woesik</w:t>
      </w:r>
      <w:proofErr w:type="spellEnd"/>
      <w:r w:rsidRPr="00C84C41">
        <w:t xml:space="preserve">, R. (2003). Symbiotic zooxanthellae provide the host-coral </w:t>
      </w:r>
      <w:proofErr w:type="spellStart"/>
      <w:r w:rsidRPr="00C84C41">
        <w:t>Montipora</w:t>
      </w:r>
      <w:proofErr w:type="spellEnd"/>
      <w:r w:rsidRPr="00C84C41">
        <w:t xml:space="preserve"> </w:t>
      </w:r>
      <w:proofErr w:type="spellStart"/>
      <w:r w:rsidRPr="00C84C41">
        <w:t>digitata</w:t>
      </w:r>
      <w:proofErr w:type="spellEnd"/>
      <w:r w:rsidRPr="00C84C41">
        <w:t xml:space="preserve"> with polyunsaturated fatty acids. </w:t>
      </w:r>
      <w:r w:rsidRPr="004A75E4">
        <w:rPr>
          <w:i/>
        </w:rPr>
        <w:t xml:space="preserve">Comparative Biochemistry and Physiology Part B: Biochemistry and Molecular Biology, </w:t>
      </w:r>
      <w:r w:rsidRPr="00C84C41">
        <w:t>135(3)</w:t>
      </w:r>
      <w:r w:rsidR="004A75E4">
        <w:t>:</w:t>
      </w:r>
      <w:r w:rsidRPr="00C84C41">
        <w:t xml:space="preserve"> 533</w:t>
      </w:r>
      <w:r w:rsidR="004A75E4">
        <w:t>-</w:t>
      </w:r>
      <w:r w:rsidRPr="00C84C41">
        <w:t>537.</w:t>
      </w:r>
    </w:p>
    <w:p w14:paraId="2128835F" w14:textId="77777777" w:rsidR="004A75E4" w:rsidRPr="004A75E4" w:rsidRDefault="00661335" w:rsidP="004A75E4">
      <w:pPr>
        <w:pStyle w:val="ListParagraph"/>
        <w:numPr>
          <w:ilvl w:val="0"/>
          <w:numId w:val="8"/>
        </w:numPr>
        <w:spacing w:after="0" w:line="240" w:lineRule="auto"/>
        <w:ind w:left="567" w:hanging="567"/>
      </w:pPr>
      <w:r>
        <w:t xml:space="preserve">Jones, R. J. and </w:t>
      </w:r>
      <w:proofErr w:type="spellStart"/>
      <w:r>
        <w:t>Kerswell</w:t>
      </w:r>
      <w:proofErr w:type="spellEnd"/>
      <w:r>
        <w:t xml:space="preserve">, A. P. (2003). Phytotoxicity of Photosystem II (PSII) herbicides to coral. </w:t>
      </w:r>
      <w:r w:rsidRPr="004A75E4">
        <w:rPr>
          <w:i/>
        </w:rPr>
        <w:t>Marine Ecology Progress Series,</w:t>
      </w:r>
      <w:r>
        <w:t xml:space="preserve"> 261</w:t>
      </w:r>
      <w:r w:rsidR="004A75E4">
        <w:t>:</w:t>
      </w:r>
      <w:r>
        <w:t xml:space="preserve"> 149</w:t>
      </w:r>
      <w:r w:rsidR="004A75E4">
        <w:t>-</w:t>
      </w:r>
      <w:r>
        <w:t>159.</w:t>
      </w:r>
    </w:p>
    <w:p w14:paraId="0741FA88" w14:textId="77777777" w:rsidR="004A75E4" w:rsidRDefault="00661335" w:rsidP="004A75E4">
      <w:pPr>
        <w:pStyle w:val="ListParagraph"/>
        <w:numPr>
          <w:ilvl w:val="0"/>
          <w:numId w:val="8"/>
        </w:numPr>
        <w:spacing w:after="0" w:line="240" w:lineRule="auto"/>
        <w:ind w:left="567" w:hanging="567"/>
      </w:pPr>
      <w:r>
        <w:t>Teece, M. A.</w:t>
      </w:r>
      <w:r w:rsidRPr="000C6204">
        <w:t>,</w:t>
      </w:r>
      <w:r>
        <w:t xml:space="preserve"> Estes, B., </w:t>
      </w:r>
      <w:proofErr w:type="spellStart"/>
      <w:r>
        <w:t>Gelsleichter</w:t>
      </w:r>
      <w:proofErr w:type="spellEnd"/>
      <w:r>
        <w:t xml:space="preserve">, and E., </w:t>
      </w:r>
      <w:proofErr w:type="spellStart"/>
      <w:r>
        <w:t>Lirman</w:t>
      </w:r>
      <w:proofErr w:type="spellEnd"/>
      <w:r>
        <w:t>, D. (2011).</w:t>
      </w:r>
      <w:r w:rsidRPr="000C6204">
        <w:t xml:space="preserve"> Heterotrophic and autotrophic assimilation of fatty acids by two </w:t>
      </w:r>
      <w:proofErr w:type="spellStart"/>
      <w:r w:rsidRPr="000C6204">
        <w:t>scleractinian</w:t>
      </w:r>
      <w:proofErr w:type="spellEnd"/>
      <w:r w:rsidRPr="000C6204">
        <w:t xml:space="preserve"> corals, </w:t>
      </w:r>
      <w:proofErr w:type="spellStart"/>
      <w:r w:rsidRPr="004A75E4">
        <w:rPr>
          <w:i/>
        </w:rPr>
        <w:t>Montastraea</w:t>
      </w:r>
      <w:proofErr w:type="spellEnd"/>
      <w:r w:rsidRPr="004A75E4">
        <w:rPr>
          <w:i/>
        </w:rPr>
        <w:t xml:space="preserve"> </w:t>
      </w:r>
      <w:proofErr w:type="spellStart"/>
      <w:r w:rsidRPr="004A75E4">
        <w:rPr>
          <w:i/>
        </w:rPr>
        <w:t>faveolata</w:t>
      </w:r>
      <w:proofErr w:type="spellEnd"/>
      <w:r w:rsidRPr="000C6204">
        <w:t xml:space="preserve"> and </w:t>
      </w:r>
      <w:r w:rsidRPr="004A75E4">
        <w:rPr>
          <w:i/>
        </w:rPr>
        <w:t xml:space="preserve">Porites </w:t>
      </w:r>
      <w:proofErr w:type="spellStart"/>
      <w:r w:rsidRPr="004A75E4">
        <w:rPr>
          <w:i/>
        </w:rPr>
        <w:t>astreoides</w:t>
      </w:r>
      <w:proofErr w:type="spellEnd"/>
      <w:r w:rsidRPr="000C6204">
        <w:t xml:space="preserve">. </w:t>
      </w:r>
      <w:r w:rsidRPr="004A75E4">
        <w:rPr>
          <w:i/>
        </w:rPr>
        <w:t xml:space="preserve">Limnology and Oceanography, </w:t>
      </w:r>
      <w:r w:rsidRPr="000C6204">
        <w:t>56(4)</w:t>
      </w:r>
      <w:r w:rsidR="004A75E4">
        <w:t>:</w:t>
      </w:r>
      <w:r w:rsidRPr="000C6204">
        <w:t xml:space="preserve"> 1285</w:t>
      </w:r>
      <w:r w:rsidR="004A75E4">
        <w:t>-</w:t>
      </w:r>
      <w:r w:rsidRPr="000C6204">
        <w:t>1296.</w:t>
      </w:r>
    </w:p>
    <w:p w14:paraId="3DAEDCBB" w14:textId="58BA6A46" w:rsidR="00661335" w:rsidRDefault="00661335" w:rsidP="004A75E4">
      <w:pPr>
        <w:pStyle w:val="ListParagraph"/>
        <w:numPr>
          <w:ilvl w:val="0"/>
          <w:numId w:val="8"/>
        </w:numPr>
        <w:spacing w:after="0" w:line="240" w:lineRule="auto"/>
        <w:ind w:left="567" w:hanging="567"/>
      </w:pPr>
      <w:r>
        <w:t>Kamei, M., Takayama, K., Ishibashi, H., Takeuchi, I. (2020).</w:t>
      </w:r>
      <w:r w:rsidRPr="000C6204">
        <w:t xml:space="preserve"> Effects of ecologically relevant concentrations of Irgarol 1051 in tropical to subtropical coastal seawater on hermatypic coral </w:t>
      </w:r>
      <w:r w:rsidRPr="0080480B">
        <w:rPr>
          <w:i/>
        </w:rPr>
        <w:t>Acropora tenuis</w:t>
      </w:r>
      <w:r w:rsidRPr="000C6204">
        <w:t xml:space="preserve"> and its symbiotic dinoflagellates. </w:t>
      </w:r>
      <w:r w:rsidRPr="004A75E4">
        <w:rPr>
          <w:i/>
        </w:rPr>
        <w:t xml:space="preserve">Marine </w:t>
      </w:r>
      <w:r w:rsidR="004A75E4" w:rsidRPr="004A75E4">
        <w:rPr>
          <w:i/>
        </w:rPr>
        <w:t>Pollution Bulletin</w:t>
      </w:r>
      <w:r w:rsidRPr="000C6204">
        <w:t>, 150</w:t>
      </w:r>
      <w:r w:rsidR="004A75E4">
        <w:t>:</w:t>
      </w:r>
      <w:r w:rsidRPr="000C6204">
        <w:t xml:space="preserve"> 110734.</w:t>
      </w:r>
      <w:r w:rsidR="003C5718">
        <w:t xml:space="preserve"> </w:t>
      </w:r>
    </w:p>
    <w:sectPr w:rsidR="00661335" w:rsidSect="00311B6E">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AE7A7F" w14:textId="77777777" w:rsidR="00553D3B" w:rsidRDefault="00553D3B" w:rsidP="00C744A5">
      <w:pPr>
        <w:spacing w:after="0" w:line="240" w:lineRule="auto"/>
      </w:pPr>
      <w:r>
        <w:separator/>
      </w:r>
    </w:p>
  </w:endnote>
  <w:endnote w:type="continuationSeparator" w:id="0">
    <w:p w14:paraId="1A22171C" w14:textId="77777777" w:rsidR="00553D3B" w:rsidRDefault="00553D3B" w:rsidP="00C744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EPSTIM">
    <w:altName w:val="MS Mincho"/>
    <w:panose1 w:val="00000000000000000000"/>
    <w:charset w:val="80"/>
    <w:family w:val="auto"/>
    <w:notTrueType/>
    <w:pitch w:val="default"/>
    <w:sig w:usb0="00000000" w:usb1="08070000" w:usb2="00000010" w:usb3="00000000" w:csb0="00020000" w:csb1="00000000"/>
  </w:font>
  <w:font w:name="AdvTT6120e2aa+20">
    <w:altName w:val="MS Mincho"/>
    <w:panose1 w:val="00000000000000000000"/>
    <w:charset w:val="80"/>
    <w:family w:val="auto"/>
    <w:notTrueType/>
    <w:pitch w:val="default"/>
    <w:sig w:usb0="00000003" w:usb1="08070000" w:usb2="00000010" w:usb3="00000000" w:csb0="0002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dvTT6120e2aa+22">
    <w:altName w:val="Arial Unicode MS"/>
    <w:panose1 w:val="00000000000000000000"/>
    <w:charset w:val="86"/>
    <w:family w:val="auto"/>
    <w:notTrueType/>
    <w:pitch w:val="default"/>
    <w:sig w:usb0="00000001" w:usb1="080E0000" w:usb2="00000010" w:usb3="00000000" w:csb0="00040000"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41580755"/>
      <w:docPartObj>
        <w:docPartGallery w:val="Page Numbers (Bottom of Page)"/>
        <w:docPartUnique/>
      </w:docPartObj>
    </w:sdtPr>
    <w:sdtEndPr>
      <w:rPr>
        <w:noProof/>
      </w:rPr>
    </w:sdtEndPr>
    <w:sdtContent>
      <w:p w14:paraId="245A09B5" w14:textId="205CF142" w:rsidR="00216FA1" w:rsidRDefault="00216FA1">
        <w:pPr>
          <w:pStyle w:val="Footer"/>
          <w:jc w:val="right"/>
        </w:pPr>
        <w:r>
          <w:fldChar w:fldCharType="begin"/>
        </w:r>
        <w:r>
          <w:instrText xml:space="preserve"> PAGE   \* MERGEFORMAT </w:instrText>
        </w:r>
        <w:r>
          <w:fldChar w:fldCharType="separate"/>
        </w:r>
        <w:r w:rsidR="003C5718">
          <w:rPr>
            <w:noProof/>
          </w:rPr>
          <w:t>7</w:t>
        </w:r>
        <w:r>
          <w:rPr>
            <w:noProof/>
          </w:rPr>
          <w:fldChar w:fldCharType="end"/>
        </w:r>
      </w:p>
    </w:sdtContent>
  </w:sdt>
  <w:p w14:paraId="53BF35B8" w14:textId="77777777" w:rsidR="00216FA1" w:rsidRDefault="00216F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3C7406" w14:textId="77777777" w:rsidR="00553D3B" w:rsidRDefault="00553D3B" w:rsidP="00C744A5">
      <w:pPr>
        <w:spacing w:after="0" w:line="240" w:lineRule="auto"/>
      </w:pPr>
      <w:r>
        <w:separator/>
      </w:r>
    </w:p>
  </w:footnote>
  <w:footnote w:type="continuationSeparator" w:id="0">
    <w:p w14:paraId="2609781D" w14:textId="77777777" w:rsidR="00553D3B" w:rsidRDefault="00553D3B" w:rsidP="00C744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A2B66"/>
    <w:multiLevelType w:val="hybridMultilevel"/>
    <w:tmpl w:val="62968E4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04846CFE"/>
    <w:multiLevelType w:val="hybridMultilevel"/>
    <w:tmpl w:val="E682BD78"/>
    <w:lvl w:ilvl="0" w:tplc="3420105C">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05663722"/>
    <w:multiLevelType w:val="multilevel"/>
    <w:tmpl w:val="1602D3BC"/>
    <w:lvl w:ilvl="0">
      <w:start w:val="1"/>
      <w:numFmt w:val="decimal"/>
      <w:lvlText w:val="%1"/>
      <w:lvlJc w:val="left"/>
      <w:pPr>
        <w:ind w:left="432" w:hanging="432"/>
      </w:pPr>
      <w:rPr>
        <w:color w:val="FFFFFF" w:themeColor="background1"/>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i w:val="0"/>
        <w:color w:val="auto"/>
      </w:r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08F41D5F"/>
    <w:multiLevelType w:val="hybridMultilevel"/>
    <w:tmpl w:val="F5CC3F1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107A4550"/>
    <w:multiLevelType w:val="multilevel"/>
    <w:tmpl w:val="942E35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2B02966"/>
    <w:multiLevelType w:val="multilevel"/>
    <w:tmpl w:val="B3703E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3444A9D"/>
    <w:multiLevelType w:val="hybridMultilevel"/>
    <w:tmpl w:val="552CF58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2B272AED"/>
    <w:multiLevelType w:val="multilevel"/>
    <w:tmpl w:val="1EFCF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1D4496D"/>
    <w:multiLevelType w:val="multilevel"/>
    <w:tmpl w:val="306AD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F2522C2"/>
    <w:multiLevelType w:val="multilevel"/>
    <w:tmpl w:val="2C6A4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FD91024"/>
    <w:multiLevelType w:val="hybridMultilevel"/>
    <w:tmpl w:val="57ACBC28"/>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1" w15:restartNumberingAfterBreak="0">
    <w:nsid w:val="523E5DC7"/>
    <w:multiLevelType w:val="hybridMultilevel"/>
    <w:tmpl w:val="FCCCE91C"/>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2" w15:restartNumberingAfterBreak="0">
    <w:nsid w:val="54E10558"/>
    <w:multiLevelType w:val="hybridMultilevel"/>
    <w:tmpl w:val="764E2DE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 w15:restartNumberingAfterBreak="0">
    <w:nsid w:val="66A05513"/>
    <w:multiLevelType w:val="multilevel"/>
    <w:tmpl w:val="28161F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0820E0C"/>
    <w:multiLevelType w:val="multilevel"/>
    <w:tmpl w:val="3D52E4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2E63471"/>
    <w:multiLevelType w:val="multilevel"/>
    <w:tmpl w:val="3E580A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F070130"/>
    <w:multiLevelType w:val="multilevel"/>
    <w:tmpl w:val="79A053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11"/>
  </w:num>
  <w:num w:numId="4">
    <w:abstractNumId w:val="10"/>
  </w:num>
  <w:num w:numId="5">
    <w:abstractNumId w:val="12"/>
  </w:num>
  <w:num w:numId="6">
    <w:abstractNumId w:val="6"/>
  </w:num>
  <w:num w:numId="7">
    <w:abstractNumId w:val="0"/>
  </w:num>
  <w:num w:numId="8">
    <w:abstractNumId w:val="3"/>
  </w:num>
  <w:num w:numId="9">
    <w:abstractNumId w:val="7"/>
  </w:num>
  <w:num w:numId="10">
    <w:abstractNumId w:val="13"/>
  </w:num>
  <w:num w:numId="11">
    <w:abstractNumId w:val="5"/>
  </w:num>
  <w:num w:numId="12">
    <w:abstractNumId w:val="4"/>
  </w:num>
  <w:num w:numId="13">
    <w:abstractNumId w:val="9"/>
  </w:num>
  <w:num w:numId="14">
    <w:abstractNumId w:val="14"/>
  </w:num>
  <w:num w:numId="15">
    <w:abstractNumId w:val="8"/>
  </w:num>
  <w:num w:numId="16">
    <w:abstractNumId w:val="16"/>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7Q0NjYxMzIwNjY2N7RQ0lEKTi0uzszPAykwrQUADIvYySwAAAA="/>
  </w:docVars>
  <w:rsids>
    <w:rsidRoot w:val="002B3EF7"/>
    <w:rsid w:val="00004F5A"/>
    <w:rsid w:val="000121A1"/>
    <w:rsid w:val="0001431E"/>
    <w:rsid w:val="0001477D"/>
    <w:rsid w:val="00026743"/>
    <w:rsid w:val="00032DE2"/>
    <w:rsid w:val="00041C74"/>
    <w:rsid w:val="0005703D"/>
    <w:rsid w:val="00062110"/>
    <w:rsid w:val="0006725A"/>
    <w:rsid w:val="00074089"/>
    <w:rsid w:val="0008184A"/>
    <w:rsid w:val="0008671C"/>
    <w:rsid w:val="00095682"/>
    <w:rsid w:val="00097AC9"/>
    <w:rsid w:val="000A04E8"/>
    <w:rsid w:val="000A0B85"/>
    <w:rsid w:val="000A18F1"/>
    <w:rsid w:val="000A5FB7"/>
    <w:rsid w:val="000A7CB2"/>
    <w:rsid w:val="000B191A"/>
    <w:rsid w:val="000B26C2"/>
    <w:rsid w:val="000B4BFE"/>
    <w:rsid w:val="000C4122"/>
    <w:rsid w:val="000C6204"/>
    <w:rsid w:val="000D11E9"/>
    <w:rsid w:val="000D65A9"/>
    <w:rsid w:val="000E31EC"/>
    <w:rsid w:val="000E3311"/>
    <w:rsid w:val="000E7272"/>
    <w:rsid w:val="000F0D85"/>
    <w:rsid w:val="000F3B86"/>
    <w:rsid w:val="0010715C"/>
    <w:rsid w:val="00113BBE"/>
    <w:rsid w:val="00115594"/>
    <w:rsid w:val="00116189"/>
    <w:rsid w:val="001371A7"/>
    <w:rsid w:val="00142168"/>
    <w:rsid w:val="0014600A"/>
    <w:rsid w:val="00147D2D"/>
    <w:rsid w:val="00164C9F"/>
    <w:rsid w:val="00164D0C"/>
    <w:rsid w:val="001652AF"/>
    <w:rsid w:val="0016646E"/>
    <w:rsid w:val="00166E8F"/>
    <w:rsid w:val="001732B2"/>
    <w:rsid w:val="001813BB"/>
    <w:rsid w:val="001818A2"/>
    <w:rsid w:val="00193BFE"/>
    <w:rsid w:val="001A0354"/>
    <w:rsid w:val="001B3F89"/>
    <w:rsid w:val="001B6DEA"/>
    <w:rsid w:val="001C0B67"/>
    <w:rsid w:val="001D16C6"/>
    <w:rsid w:val="001D232B"/>
    <w:rsid w:val="001D6853"/>
    <w:rsid w:val="001E0C32"/>
    <w:rsid w:val="001E1890"/>
    <w:rsid w:val="001E1F5A"/>
    <w:rsid w:val="001E3ADD"/>
    <w:rsid w:val="001E5A6F"/>
    <w:rsid w:val="001E7961"/>
    <w:rsid w:val="00201920"/>
    <w:rsid w:val="00202FD2"/>
    <w:rsid w:val="00204565"/>
    <w:rsid w:val="002070B0"/>
    <w:rsid w:val="00214FC1"/>
    <w:rsid w:val="00216FA1"/>
    <w:rsid w:val="00227EAB"/>
    <w:rsid w:val="00241AA2"/>
    <w:rsid w:val="00247E3A"/>
    <w:rsid w:val="002562D2"/>
    <w:rsid w:val="00267EE9"/>
    <w:rsid w:val="00270DE4"/>
    <w:rsid w:val="00273D86"/>
    <w:rsid w:val="00275E18"/>
    <w:rsid w:val="00286F8A"/>
    <w:rsid w:val="00290374"/>
    <w:rsid w:val="00296428"/>
    <w:rsid w:val="00296954"/>
    <w:rsid w:val="00296A01"/>
    <w:rsid w:val="002974A5"/>
    <w:rsid w:val="002A1657"/>
    <w:rsid w:val="002A21C5"/>
    <w:rsid w:val="002A7B89"/>
    <w:rsid w:val="002B2875"/>
    <w:rsid w:val="002B2A09"/>
    <w:rsid w:val="002B3EF7"/>
    <w:rsid w:val="002C35F4"/>
    <w:rsid w:val="002C3D8C"/>
    <w:rsid w:val="002D260B"/>
    <w:rsid w:val="002E0776"/>
    <w:rsid w:val="002E4040"/>
    <w:rsid w:val="002E76EA"/>
    <w:rsid w:val="002F166B"/>
    <w:rsid w:val="002F7249"/>
    <w:rsid w:val="00311B6E"/>
    <w:rsid w:val="00314B9F"/>
    <w:rsid w:val="00314FEA"/>
    <w:rsid w:val="00324C3F"/>
    <w:rsid w:val="00324D4E"/>
    <w:rsid w:val="00325FBC"/>
    <w:rsid w:val="0033063C"/>
    <w:rsid w:val="00336329"/>
    <w:rsid w:val="00342D77"/>
    <w:rsid w:val="00352705"/>
    <w:rsid w:val="00354DBC"/>
    <w:rsid w:val="00367817"/>
    <w:rsid w:val="003761B7"/>
    <w:rsid w:val="00391597"/>
    <w:rsid w:val="0039285A"/>
    <w:rsid w:val="00392AB7"/>
    <w:rsid w:val="00395C27"/>
    <w:rsid w:val="003A0A27"/>
    <w:rsid w:val="003A5326"/>
    <w:rsid w:val="003B3FEF"/>
    <w:rsid w:val="003C19B2"/>
    <w:rsid w:val="003C2573"/>
    <w:rsid w:val="003C5718"/>
    <w:rsid w:val="003D0F2A"/>
    <w:rsid w:val="003E33BD"/>
    <w:rsid w:val="003F0DCC"/>
    <w:rsid w:val="0040442C"/>
    <w:rsid w:val="004069B4"/>
    <w:rsid w:val="004243E4"/>
    <w:rsid w:val="00424B94"/>
    <w:rsid w:val="0042545B"/>
    <w:rsid w:val="00431930"/>
    <w:rsid w:val="00436D74"/>
    <w:rsid w:val="00442B60"/>
    <w:rsid w:val="0044502B"/>
    <w:rsid w:val="00462410"/>
    <w:rsid w:val="00470596"/>
    <w:rsid w:val="004715F5"/>
    <w:rsid w:val="00481D24"/>
    <w:rsid w:val="00485A30"/>
    <w:rsid w:val="00486524"/>
    <w:rsid w:val="004A08FB"/>
    <w:rsid w:val="004A75E4"/>
    <w:rsid w:val="004B02C9"/>
    <w:rsid w:val="004B078D"/>
    <w:rsid w:val="004D22ED"/>
    <w:rsid w:val="004E0F37"/>
    <w:rsid w:val="004E21F8"/>
    <w:rsid w:val="004E4CE0"/>
    <w:rsid w:val="004E78E8"/>
    <w:rsid w:val="004F2E3D"/>
    <w:rsid w:val="00510288"/>
    <w:rsid w:val="00511BE1"/>
    <w:rsid w:val="00517B88"/>
    <w:rsid w:val="00531086"/>
    <w:rsid w:val="0053198E"/>
    <w:rsid w:val="00531D44"/>
    <w:rsid w:val="00533CB7"/>
    <w:rsid w:val="00542277"/>
    <w:rsid w:val="005464A4"/>
    <w:rsid w:val="0055201B"/>
    <w:rsid w:val="00553012"/>
    <w:rsid w:val="00553D3B"/>
    <w:rsid w:val="0055785A"/>
    <w:rsid w:val="005642EC"/>
    <w:rsid w:val="00566D56"/>
    <w:rsid w:val="00570DAC"/>
    <w:rsid w:val="00576F04"/>
    <w:rsid w:val="0058222C"/>
    <w:rsid w:val="005834C0"/>
    <w:rsid w:val="00585085"/>
    <w:rsid w:val="005A0A1B"/>
    <w:rsid w:val="005A394D"/>
    <w:rsid w:val="005A4314"/>
    <w:rsid w:val="005A7989"/>
    <w:rsid w:val="005B0233"/>
    <w:rsid w:val="005C0FC0"/>
    <w:rsid w:val="005D6D7F"/>
    <w:rsid w:val="005F36A0"/>
    <w:rsid w:val="005F7C9C"/>
    <w:rsid w:val="0060037D"/>
    <w:rsid w:val="006007EC"/>
    <w:rsid w:val="006056CE"/>
    <w:rsid w:val="006101B3"/>
    <w:rsid w:val="0061375D"/>
    <w:rsid w:val="00617DBB"/>
    <w:rsid w:val="006257A8"/>
    <w:rsid w:val="00636FF6"/>
    <w:rsid w:val="00656245"/>
    <w:rsid w:val="00661335"/>
    <w:rsid w:val="0067788F"/>
    <w:rsid w:val="00680745"/>
    <w:rsid w:val="0068419D"/>
    <w:rsid w:val="00686877"/>
    <w:rsid w:val="00693BC4"/>
    <w:rsid w:val="006979AB"/>
    <w:rsid w:val="006B3B76"/>
    <w:rsid w:val="006C0AC5"/>
    <w:rsid w:val="006C1686"/>
    <w:rsid w:val="006C47D4"/>
    <w:rsid w:val="006D01A3"/>
    <w:rsid w:val="006D1079"/>
    <w:rsid w:val="006E6754"/>
    <w:rsid w:val="006F7084"/>
    <w:rsid w:val="006F7B50"/>
    <w:rsid w:val="007026E7"/>
    <w:rsid w:val="00705F70"/>
    <w:rsid w:val="00707139"/>
    <w:rsid w:val="00717871"/>
    <w:rsid w:val="00727001"/>
    <w:rsid w:val="0074176D"/>
    <w:rsid w:val="0074259E"/>
    <w:rsid w:val="00750C92"/>
    <w:rsid w:val="00750D52"/>
    <w:rsid w:val="0075484C"/>
    <w:rsid w:val="00770901"/>
    <w:rsid w:val="00774BE8"/>
    <w:rsid w:val="00780A4B"/>
    <w:rsid w:val="00782586"/>
    <w:rsid w:val="00787883"/>
    <w:rsid w:val="007966EB"/>
    <w:rsid w:val="007A2DBF"/>
    <w:rsid w:val="007A6E34"/>
    <w:rsid w:val="007B5AF8"/>
    <w:rsid w:val="007B731F"/>
    <w:rsid w:val="007C4692"/>
    <w:rsid w:val="007D2CF9"/>
    <w:rsid w:val="007D2E50"/>
    <w:rsid w:val="007D376C"/>
    <w:rsid w:val="007D68C7"/>
    <w:rsid w:val="007D6A7B"/>
    <w:rsid w:val="007E56FE"/>
    <w:rsid w:val="007E5718"/>
    <w:rsid w:val="00803A3B"/>
    <w:rsid w:val="0080480B"/>
    <w:rsid w:val="00812A68"/>
    <w:rsid w:val="008146A6"/>
    <w:rsid w:val="008410A3"/>
    <w:rsid w:val="00851AEB"/>
    <w:rsid w:val="008574F9"/>
    <w:rsid w:val="00867E6C"/>
    <w:rsid w:val="008700F8"/>
    <w:rsid w:val="008711FF"/>
    <w:rsid w:val="008736E3"/>
    <w:rsid w:val="00887478"/>
    <w:rsid w:val="00897586"/>
    <w:rsid w:val="00897F9F"/>
    <w:rsid w:val="008A2233"/>
    <w:rsid w:val="008A3C4D"/>
    <w:rsid w:val="008B00E2"/>
    <w:rsid w:val="008B062C"/>
    <w:rsid w:val="008B2C1E"/>
    <w:rsid w:val="008B60D2"/>
    <w:rsid w:val="008B65FD"/>
    <w:rsid w:val="008C3DA6"/>
    <w:rsid w:val="008E2E73"/>
    <w:rsid w:val="008E430B"/>
    <w:rsid w:val="008E5768"/>
    <w:rsid w:val="008F43C7"/>
    <w:rsid w:val="008F5A91"/>
    <w:rsid w:val="00910B46"/>
    <w:rsid w:val="009245D7"/>
    <w:rsid w:val="00926251"/>
    <w:rsid w:val="00927F71"/>
    <w:rsid w:val="0093122D"/>
    <w:rsid w:val="009330D1"/>
    <w:rsid w:val="009338AA"/>
    <w:rsid w:val="00943555"/>
    <w:rsid w:val="00973918"/>
    <w:rsid w:val="00976DB8"/>
    <w:rsid w:val="00990AF3"/>
    <w:rsid w:val="00990D1B"/>
    <w:rsid w:val="00994608"/>
    <w:rsid w:val="009A4801"/>
    <w:rsid w:val="009A7E35"/>
    <w:rsid w:val="009B58AB"/>
    <w:rsid w:val="009B7BAB"/>
    <w:rsid w:val="009C0912"/>
    <w:rsid w:val="009C12CD"/>
    <w:rsid w:val="009C4FB5"/>
    <w:rsid w:val="009E0152"/>
    <w:rsid w:val="009E185E"/>
    <w:rsid w:val="009E5CE2"/>
    <w:rsid w:val="009E7D61"/>
    <w:rsid w:val="009F055D"/>
    <w:rsid w:val="009F56D4"/>
    <w:rsid w:val="00A04CA4"/>
    <w:rsid w:val="00A056F1"/>
    <w:rsid w:val="00A06774"/>
    <w:rsid w:val="00A07E35"/>
    <w:rsid w:val="00A156EB"/>
    <w:rsid w:val="00A15938"/>
    <w:rsid w:val="00A2334C"/>
    <w:rsid w:val="00A252DF"/>
    <w:rsid w:val="00A453A5"/>
    <w:rsid w:val="00A51875"/>
    <w:rsid w:val="00A5341A"/>
    <w:rsid w:val="00A53B98"/>
    <w:rsid w:val="00A55F64"/>
    <w:rsid w:val="00A579DB"/>
    <w:rsid w:val="00A60AC8"/>
    <w:rsid w:val="00A717F4"/>
    <w:rsid w:val="00A73580"/>
    <w:rsid w:val="00A73F4E"/>
    <w:rsid w:val="00A85A7B"/>
    <w:rsid w:val="00A874C5"/>
    <w:rsid w:val="00AA6A04"/>
    <w:rsid w:val="00AB3033"/>
    <w:rsid w:val="00AB383A"/>
    <w:rsid w:val="00AB441A"/>
    <w:rsid w:val="00AC4129"/>
    <w:rsid w:val="00AC6577"/>
    <w:rsid w:val="00AD056D"/>
    <w:rsid w:val="00AD5B84"/>
    <w:rsid w:val="00AE133A"/>
    <w:rsid w:val="00AE5945"/>
    <w:rsid w:val="00AF01CD"/>
    <w:rsid w:val="00AF179B"/>
    <w:rsid w:val="00AF5482"/>
    <w:rsid w:val="00AF7E4D"/>
    <w:rsid w:val="00B01E4A"/>
    <w:rsid w:val="00B13D62"/>
    <w:rsid w:val="00B44C19"/>
    <w:rsid w:val="00B5699E"/>
    <w:rsid w:val="00B67FCA"/>
    <w:rsid w:val="00B7290D"/>
    <w:rsid w:val="00B73C7B"/>
    <w:rsid w:val="00B94F12"/>
    <w:rsid w:val="00B94F32"/>
    <w:rsid w:val="00BA09C3"/>
    <w:rsid w:val="00BA45C0"/>
    <w:rsid w:val="00BA4CD5"/>
    <w:rsid w:val="00BB00E7"/>
    <w:rsid w:val="00BB0BC9"/>
    <w:rsid w:val="00BB77E3"/>
    <w:rsid w:val="00BC28A2"/>
    <w:rsid w:val="00BC607B"/>
    <w:rsid w:val="00BD72FF"/>
    <w:rsid w:val="00BE1EC6"/>
    <w:rsid w:val="00C0305B"/>
    <w:rsid w:val="00C079A4"/>
    <w:rsid w:val="00C131CE"/>
    <w:rsid w:val="00C155CC"/>
    <w:rsid w:val="00C16A59"/>
    <w:rsid w:val="00C227FF"/>
    <w:rsid w:val="00C26788"/>
    <w:rsid w:val="00C37733"/>
    <w:rsid w:val="00C557F9"/>
    <w:rsid w:val="00C56C95"/>
    <w:rsid w:val="00C64512"/>
    <w:rsid w:val="00C700E4"/>
    <w:rsid w:val="00C72B23"/>
    <w:rsid w:val="00C744A5"/>
    <w:rsid w:val="00C842AC"/>
    <w:rsid w:val="00C875AE"/>
    <w:rsid w:val="00C90115"/>
    <w:rsid w:val="00C90B51"/>
    <w:rsid w:val="00C924FE"/>
    <w:rsid w:val="00CA2FC7"/>
    <w:rsid w:val="00CA3F44"/>
    <w:rsid w:val="00CB046D"/>
    <w:rsid w:val="00CC32B9"/>
    <w:rsid w:val="00CC6525"/>
    <w:rsid w:val="00CD4F59"/>
    <w:rsid w:val="00CE10CE"/>
    <w:rsid w:val="00CE440C"/>
    <w:rsid w:val="00CE63FA"/>
    <w:rsid w:val="00CF4F86"/>
    <w:rsid w:val="00D01065"/>
    <w:rsid w:val="00D04DEB"/>
    <w:rsid w:val="00D14E6B"/>
    <w:rsid w:val="00D21CBD"/>
    <w:rsid w:val="00D31F6F"/>
    <w:rsid w:val="00D32A87"/>
    <w:rsid w:val="00D37AAA"/>
    <w:rsid w:val="00D43C81"/>
    <w:rsid w:val="00D4431E"/>
    <w:rsid w:val="00D44329"/>
    <w:rsid w:val="00D44DE2"/>
    <w:rsid w:val="00D46510"/>
    <w:rsid w:val="00D5264F"/>
    <w:rsid w:val="00D63C2D"/>
    <w:rsid w:val="00D716F9"/>
    <w:rsid w:val="00D72EE1"/>
    <w:rsid w:val="00D744CD"/>
    <w:rsid w:val="00D775B6"/>
    <w:rsid w:val="00D84E58"/>
    <w:rsid w:val="00D85FCA"/>
    <w:rsid w:val="00D904DF"/>
    <w:rsid w:val="00D950C1"/>
    <w:rsid w:val="00DA1EDB"/>
    <w:rsid w:val="00DB3FE7"/>
    <w:rsid w:val="00DB49BF"/>
    <w:rsid w:val="00DB4BB5"/>
    <w:rsid w:val="00DD2CE1"/>
    <w:rsid w:val="00DE378E"/>
    <w:rsid w:val="00DF5184"/>
    <w:rsid w:val="00DF6478"/>
    <w:rsid w:val="00E0723E"/>
    <w:rsid w:val="00E22C72"/>
    <w:rsid w:val="00E255E8"/>
    <w:rsid w:val="00E31B02"/>
    <w:rsid w:val="00E4489E"/>
    <w:rsid w:val="00E46545"/>
    <w:rsid w:val="00E475BB"/>
    <w:rsid w:val="00E5354A"/>
    <w:rsid w:val="00E611CD"/>
    <w:rsid w:val="00E61A3B"/>
    <w:rsid w:val="00E631F6"/>
    <w:rsid w:val="00E65392"/>
    <w:rsid w:val="00E83F58"/>
    <w:rsid w:val="00E8429B"/>
    <w:rsid w:val="00E873E7"/>
    <w:rsid w:val="00EA0A1D"/>
    <w:rsid w:val="00EB1AB5"/>
    <w:rsid w:val="00EB4FF2"/>
    <w:rsid w:val="00EC0278"/>
    <w:rsid w:val="00EC6340"/>
    <w:rsid w:val="00ED215D"/>
    <w:rsid w:val="00ED3AA9"/>
    <w:rsid w:val="00EF0266"/>
    <w:rsid w:val="00EF3D2A"/>
    <w:rsid w:val="00EF3D8B"/>
    <w:rsid w:val="00EF7C2D"/>
    <w:rsid w:val="00F01717"/>
    <w:rsid w:val="00F05A69"/>
    <w:rsid w:val="00F23678"/>
    <w:rsid w:val="00F24A1F"/>
    <w:rsid w:val="00F32303"/>
    <w:rsid w:val="00F368E6"/>
    <w:rsid w:val="00F43A40"/>
    <w:rsid w:val="00F47182"/>
    <w:rsid w:val="00F52CC6"/>
    <w:rsid w:val="00F65210"/>
    <w:rsid w:val="00F70ACB"/>
    <w:rsid w:val="00F9263A"/>
    <w:rsid w:val="00F938E9"/>
    <w:rsid w:val="00F952ED"/>
    <w:rsid w:val="00FA2207"/>
    <w:rsid w:val="00FA4BA9"/>
    <w:rsid w:val="00FA7058"/>
    <w:rsid w:val="00FD0745"/>
    <w:rsid w:val="00FD075B"/>
    <w:rsid w:val="00FD22ED"/>
    <w:rsid w:val="00FE3CA8"/>
    <w:rsid w:val="00FE75DA"/>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98CA05"/>
  <w15:chartTrackingRefBased/>
  <w15:docId w15:val="{422AB993-8F05-4136-A9CE-97F8A77AA9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50D52"/>
    <w:pPr>
      <w:spacing w:line="360" w:lineRule="auto"/>
      <w:jc w:val="both"/>
    </w:pPr>
    <w:rPr>
      <w:rFonts w:ascii="Times New Roman" w:hAnsi="Times New Roman"/>
      <w:sz w:val="20"/>
    </w:rPr>
  </w:style>
  <w:style w:type="paragraph" w:styleId="Heading1">
    <w:name w:val="heading 1"/>
    <w:basedOn w:val="Normal"/>
    <w:link w:val="Heading1Char"/>
    <w:autoRedefine/>
    <w:uiPriority w:val="9"/>
    <w:qFormat/>
    <w:rsid w:val="00FE75DA"/>
    <w:pPr>
      <w:widowControl w:val="0"/>
      <w:spacing w:after="0" w:line="240" w:lineRule="auto"/>
      <w:jc w:val="center"/>
      <w:outlineLvl w:val="0"/>
    </w:pPr>
    <w:rPr>
      <w:rFonts w:eastAsia="Times New Roman" w:cs="Times New Roman"/>
      <w:b/>
      <w:kern w:val="36"/>
      <w:szCs w:val="48"/>
      <w:lang w:val="en-US"/>
    </w:rPr>
  </w:style>
  <w:style w:type="paragraph" w:styleId="Heading2">
    <w:name w:val="heading 2"/>
    <w:basedOn w:val="Normal"/>
    <w:next w:val="Normal"/>
    <w:link w:val="Heading2Char"/>
    <w:uiPriority w:val="9"/>
    <w:unhideWhenUsed/>
    <w:qFormat/>
    <w:rsid w:val="00C924FE"/>
    <w:pPr>
      <w:keepNext/>
      <w:keepLines/>
      <w:spacing w:before="160" w:after="120" w:line="240" w:lineRule="auto"/>
      <w:outlineLvl w:val="1"/>
    </w:pPr>
    <w:rPr>
      <w:rFonts w:eastAsiaTheme="majorEastAsia" w:cstheme="majorBidi"/>
      <w:b/>
      <w:szCs w:val="26"/>
    </w:rPr>
  </w:style>
  <w:style w:type="paragraph" w:styleId="Heading6">
    <w:name w:val="heading 6"/>
    <w:basedOn w:val="Normal"/>
    <w:next w:val="Normal"/>
    <w:link w:val="Heading6Char"/>
    <w:uiPriority w:val="9"/>
    <w:semiHidden/>
    <w:unhideWhenUsed/>
    <w:qFormat/>
    <w:rsid w:val="002B3EF7"/>
    <w:pPr>
      <w:keepNext/>
      <w:keepLines/>
      <w:numPr>
        <w:ilvl w:val="5"/>
        <w:numId w:val="1"/>
      </w:numPr>
      <w:spacing w:before="200" w:after="0" w:line="276" w:lineRule="auto"/>
      <w:outlineLvl w:val="5"/>
    </w:pPr>
    <w:rPr>
      <w:rFonts w:asciiTheme="majorHAnsi" w:eastAsiaTheme="majorEastAsia" w:hAnsiTheme="majorHAnsi" w:cstheme="majorBidi"/>
      <w:i/>
      <w:iCs/>
      <w:color w:val="1F3763" w:themeColor="accent1" w:themeShade="7F"/>
      <w:lang w:val="en-SG"/>
    </w:rPr>
  </w:style>
  <w:style w:type="paragraph" w:styleId="Heading7">
    <w:name w:val="heading 7"/>
    <w:basedOn w:val="Normal"/>
    <w:next w:val="Normal"/>
    <w:link w:val="Heading7Char"/>
    <w:uiPriority w:val="9"/>
    <w:semiHidden/>
    <w:unhideWhenUsed/>
    <w:qFormat/>
    <w:rsid w:val="002B3EF7"/>
    <w:pPr>
      <w:keepNext/>
      <w:keepLines/>
      <w:numPr>
        <w:ilvl w:val="6"/>
        <w:numId w:val="1"/>
      </w:numPr>
      <w:spacing w:before="200" w:after="0" w:line="240" w:lineRule="auto"/>
      <w:outlineLvl w:val="6"/>
    </w:pPr>
    <w:rPr>
      <w:rFonts w:asciiTheme="majorHAnsi" w:eastAsiaTheme="majorEastAsia" w:hAnsiTheme="majorHAnsi" w:cstheme="majorBidi"/>
      <w:i/>
      <w:iCs/>
      <w:color w:val="404040" w:themeColor="text1" w:themeTint="BF"/>
      <w:szCs w:val="24"/>
      <w:lang w:val="en-SG"/>
    </w:rPr>
  </w:style>
  <w:style w:type="paragraph" w:styleId="Heading8">
    <w:name w:val="heading 8"/>
    <w:basedOn w:val="Normal"/>
    <w:next w:val="Normal"/>
    <w:link w:val="Heading8Char"/>
    <w:uiPriority w:val="9"/>
    <w:semiHidden/>
    <w:unhideWhenUsed/>
    <w:qFormat/>
    <w:rsid w:val="002B3EF7"/>
    <w:pPr>
      <w:keepNext/>
      <w:keepLines/>
      <w:numPr>
        <w:ilvl w:val="7"/>
        <w:numId w:val="1"/>
      </w:numPr>
      <w:spacing w:before="200" w:after="0" w:line="240" w:lineRule="auto"/>
      <w:outlineLvl w:val="7"/>
    </w:pPr>
    <w:rPr>
      <w:rFonts w:asciiTheme="majorHAnsi" w:eastAsiaTheme="majorEastAsia" w:hAnsiTheme="majorHAnsi" w:cstheme="majorBidi"/>
      <w:color w:val="404040" w:themeColor="text1" w:themeTint="BF"/>
      <w:szCs w:val="20"/>
      <w:lang w:val="en-SG"/>
    </w:rPr>
  </w:style>
  <w:style w:type="paragraph" w:styleId="Heading9">
    <w:name w:val="heading 9"/>
    <w:basedOn w:val="Normal"/>
    <w:next w:val="Normal"/>
    <w:link w:val="Heading9Char"/>
    <w:uiPriority w:val="9"/>
    <w:semiHidden/>
    <w:unhideWhenUsed/>
    <w:qFormat/>
    <w:rsid w:val="002B3EF7"/>
    <w:pPr>
      <w:keepNext/>
      <w:keepLines/>
      <w:numPr>
        <w:ilvl w:val="8"/>
        <w:numId w:val="1"/>
      </w:numPr>
      <w:spacing w:before="200" w:after="0" w:line="240" w:lineRule="auto"/>
      <w:outlineLvl w:val="8"/>
    </w:pPr>
    <w:rPr>
      <w:rFonts w:asciiTheme="majorHAnsi" w:eastAsiaTheme="majorEastAsia" w:hAnsiTheme="majorHAnsi" w:cstheme="majorBidi"/>
      <w:i/>
      <w:iCs/>
      <w:color w:val="404040" w:themeColor="text1" w:themeTint="BF"/>
      <w:szCs w:val="20"/>
      <w:lang w:val="en-S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B3EF7"/>
    <w:pPr>
      <w:spacing w:after="0" w:line="240" w:lineRule="auto"/>
      <w:contextualSpacing/>
      <w:jc w:val="center"/>
    </w:pPr>
    <w:rPr>
      <w:rFonts w:eastAsiaTheme="majorEastAsia" w:cstheme="majorBidi"/>
      <w:b/>
      <w:spacing w:val="-10"/>
      <w:kern w:val="28"/>
      <w:szCs w:val="56"/>
    </w:rPr>
  </w:style>
  <w:style w:type="character" w:customStyle="1" w:styleId="TitleChar">
    <w:name w:val="Title Char"/>
    <w:basedOn w:val="DefaultParagraphFont"/>
    <w:link w:val="Title"/>
    <w:uiPriority w:val="10"/>
    <w:rsid w:val="002B3EF7"/>
    <w:rPr>
      <w:rFonts w:ascii="Times New Roman" w:eastAsiaTheme="majorEastAsia" w:hAnsi="Times New Roman" w:cstheme="majorBidi"/>
      <w:b/>
      <w:spacing w:val="-10"/>
      <w:kern w:val="28"/>
      <w:sz w:val="24"/>
      <w:szCs w:val="56"/>
    </w:rPr>
  </w:style>
  <w:style w:type="character" w:customStyle="1" w:styleId="Heading1Char">
    <w:name w:val="Heading 1 Char"/>
    <w:basedOn w:val="DefaultParagraphFont"/>
    <w:link w:val="Heading1"/>
    <w:uiPriority w:val="9"/>
    <w:rsid w:val="00FE75DA"/>
    <w:rPr>
      <w:rFonts w:ascii="Times New Roman" w:eastAsia="Times New Roman" w:hAnsi="Times New Roman" w:cs="Times New Roman"/>
      <w:b/>
      <w:kern w:val="36"/>
      <w:sz w:val="20"/>
      <w:szCs w:val="48"/>
      <w:lang w:val="en-US"/>
    </w:rPr>
  </w:style>
  <w:style w:type="character" w:customStyle="1" w:styleId="Heading6Char">
    <w:name w:val="Heading 6 Char"/>
    <w:basedOn w:val="DefaultParagraphFont"/>
    <w:link w:val="Heading6"/>
    <w:uiPriority w:val="9"/>
    <w:semiHidden/>
    <w:rsid w:val="002B3EF7"/>
    <w:rPr>
      <w:rFonts w:asciiTheme="majorHAnsi" w:eastAsiaTheme="majorEastAsia" w:hAnsiTheme="majorHAnsi" w:cstheme="majorBidi"/>
      <w:i/>
      <w:iCs/>
      <w:color w:val="1F3763" w:themeColor="accent1" w:themeShade="7F"/>
      <w:lang w:val="en-SG"/>
    </w:rPr>
  </w:style>
  <w:style w:type="character" w:customStyle="1" w:styleId="Heading7Char">
    <w:name w:val="Heading 7 Char"/>
    <w:basedOn w:val="DefaultParagraphFont"/>
    <w:link w:val="Heading7"/>
    <w:uiPriority w:val="9"/>
    <w:semiHidden/>
    <w:rsid w:val="002B3EF7"/>
    <w:rPr>
      <w:rFonts w:asciiTheme="majorHAnsi" w:eastAsiaTheme="majorEastAsia" w:hAnsiTheme="majorHAnsi" w:cstheme="majorBidi"/>
      <w:i/>
      <w:iCs/>
      <w:color w:val="404040" w:themeColor="text1" w:themeTint="BF"/>
      <w:sz w:val="24"/>
      <w:szCs w:val="24"/>
      <w:lang w:val="en-SG"/>
    </w:rPr>
  </w:style>
  <w:style w:type="character" w:customStyle="1" w:styleId="Heading8Char">
    <w:name w:val="Heading 8 Char"/>
    <w:basedOn w:val="DefaultParagraphFont"/>
    <w:link w:val="Heading8"/>
    <w:uiPriority w:val="9"/>
    <w:semiHidden/>
    <w:rsid w:val="002B3EF7"/>
    <w:rPr>
      <w:rFonts w:asciiTheme="majorHAnsi" w:eastAsiaTheme="majorEastAsia" w:hAnsiTheme="majorHAnsi" w:cstheme="majorBidi"/>
      <w:color w:val="404040" w:themeColor="text1" w:themeTint="BF"/>
      <w:sz w:val="20"/>
      <w:szCs w:val="20"/>
      <w:lang w:val="en-SG"/>
    </w:rPr>
  </w:style>
  <w:style w:type="character" w:customStyle="1" w:styleId="Heading9Char">
    <w:name w:val="Heading 9 Char"/>
    <w:basedOn w:val="DefaultParagraphFont"/>
    <w:link w:val="Heading9"/>
    <w:uiPriority w:val="9"/>
    <w:semiHidden/>
    <w:rsid w:val="002B3EF7"/>
    <w:rPr>
      <w:rFonts w:asciiTheme="majorHAnsi" w:eastAsiaTheme="majorEastAsia" w:hAnsiTheme="majorHAnsi" w:cstheme="majorBidi"/>
      <w:i/>
      <w:iCs/>
      <w:color w:val="404040" w:themeColor="text1" w:themeTint="BF"/>
      <w:sz w:val="20"/>
      <w:szCs w:val="20"/>
      <w:lang w:val="en-SG"/>
    </w:rPr>
  </w:style>
  <w:style w:type="paragraph" w:styleId="NoSpacing">
    <w:name w:val="No Spacing"/>
    <w:uiPriority w:val="1"/>
    <w:qFormat/>
    <w:rsid w:val="002B3EF7"/>
    <w:pPr>
      <w:spacing w:after="0" w:line="240" w:lineRule="auto"/>
      <w:jc w:val="both"/>
    </w:pPr>
    <w:rPr>
      <w:rFonts w:ascii="Times New Roman" w:hAnsi="Times New Roman"/>
      <w:sz w:val="24"/>
    </w:rPr>
  </w:style>
  <w:style w:type="character" w:customStyle="1" w:styleId="Heading2Char">
    <w:name w:val="Heading 2 Char"/>
    <w:basedOn w:val="DefaultParagraphFont"/>
    <w:link w:val="Heading2"/>
    <w:uiPriority w:val="9"/>
    <w:rsid w:val="00C924FE"/>
    <w:rPr>
      <w:rFonts w:ascii="Times New Roman" w:eastAsiaTheme="majorEastAsia" w:hAnsi="Times New Roman" w:cstheme="majorBidi"/>
      <w:b/>
      <w:sz w:val="20"/>
      <w:szCs w:val="26"/>
    </w:rPr>
  </w:style>
  <w:style w:type="character" w:customStyle="1" w:styleId="apple-converted-space">
    <w:name w:val="apple-converted-space"/>
    <w:basedOn w:val="DefaultParagraphFont"/>
    <w:rsid w:val="002B3EF7"/>
  </w:style>
  <w:style w:type="character" w:customStyle="1" w:styleId="latitude">
    <w:name w:val="latitude"/>
    <w:basedOn w:val="DefaultParagraphFont"/>
    <w:rsid w:val="002B3EF7"/>
  </w:style>
  <w:style w:type="character" w:customStyle="1" w:styleId="longitude">
    <w:name w:val="longitude"/>
    <w:basedOn w:val="DefaultParagraphFont"/>
    <w:rsid w:val="002B3EF7"/>
  </w:style>
  <w:style w:type="paragraph" w:styleId="Caption">
    <w:name w:val="caption"/>
    <w:basedOn w:val="Normal"/>
    <w:next w:val="Normal"/>
    <w:uiPriority w:val="35"/>
    <w:unhideWhenUsed/>
    <w:qFormat/>
    <w:rsid w:val="00C924FE"/>
    <w:pPr>
      <w:spacing w:after="200" w:line="240" w:lineRule="auto"/>
      <w:jc w:val="center"/>
    </w:pPr>
    <w:rPr>
      <w:iCs/>
      <w:szCs w:val="18"/>
    </w:rPr>
  </w:style>
  <w:style w:type="paragraph" w:styleId="Header">
    <w:name w:val="header"/>
    <w:basedOn w:val="Normal"/>
    <w:link w:val="HeaderChar"/>
    <w:uiPriority w:val="99"/>
    <w:unhideWhenUsed/>
    <w:rsid w:val="00C744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44A5"/>
    <w:rPr>
      <w:rFonts w:ascii="Times New Roman" w:hAnsi="Times New Roman"/>
      <w:sz w:val="24"/>
    </w:rPr>
  </w:style>
  <w:style w:type="paragraph" w:styleId="Footer">
    <w:name w:val="footer"/>
    <w:basedOn w:val="Normal"/>
    <w:link w:val="FooterChar"/>
    <w:uiPriority w:val="99"/>
    <w:unhideWhenUsed/>
    <w:rsid w:val="00C744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44A5"/>
    <w:rPr>
      <w:rFonts w:ascii="Times New Roman" w:hAnsi="Times New Roman"/>
      <w:sz w:val="24"/>
    </w:rPr>
  </w:style>
  <w:style w:type="paragraph" w:styleId="Revision">
    <w:name w:val="Revision"/>
    <w:hidden/>
    <w:uiPriority w:val="99"/>
    <w:semiHidden/>
    <w:rsid w:val="00CC32B9"/>
    <w:pPr>
      <w:spacing w:after="0" w:line="240" w:lineRule="auto"/>
    </w:pPr>
    <w:rPr>
      <w:rFonts w:ascii="Times New Roman" w:hAnsi="Times New Roman"/>
      <w:sz w:val="24"/>
    </w:rPr>
  </w:style>
  <w:style w:type="character" w:styleId="LineNumber">
    <w:name w:val="line number"/>
    <w:basedOn w:val="DefaultParagraphFont"/>
    <w:uiPriority w:val="99"/>
    <w:semiHidden/>
    <w:unhideWhenUsed/>
    <w:rsid w:val="00782586"/>
  </w:style>
  <w:style w:type="character" w:styleId="Hyperlink">
    <w:name w:val="Hyperlink"/>
    <w:basedOn w:val="DefaultParagraphFont"/>
    <w:uiPriority w:val="99"/>
    <w:unhideWhenUsed/>
    <w:rsid w:val="00F952ED"/>
    <w:rPr>
      <w:color w:val="0563C1" w:themeColor="hyperlink"/>
      <w:u w:val="single"/>
    </w:rPr>
  </w:style>
  <w:style w:type="paragraph" w:styleId="ListParagraph">
    <w:name w:val="List Paragraph"/>
    <w:basedOn w:val="Normal"/>
    <w:uiPriority w:val="34"/>
    <w:qFormat/>
    <w:rsid w:val="005464A4"/>
    <w:pPr>
      <w:ind w:left="720"/>
      <w:contextualSpacing/>
    </w:pPr>
  </w:style>
  <w:style w:type="paragraph" w:styleId="BalloonText">
    <w:name w:val="Balloon Text"/>
    <w:basedOn w:val="Normal"/>
    <w:link w:val="BalloonTextChar"/>
    <w:uiPriority w:val="99"/>
    <w:semiHidden/>
    <w:unhideWhenUsed/>
    <w:rsid w:val="008F5A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5A9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493088">
      <w:bodyDiv w:val="1"/>
      <w:marLeft w:val="0"/>
      <w:marRight w:val="0"/>
      <w:marTop w:val="0"/>
      <w:marBottom w:val="0"/>
      <w:divBdr>
        <w:top w:val="none" w:sz="0" w:space="0" w:color="auto"/>
        <w:left w:val="none" w:sz="0" w:space="0" w:color="auto"/>
        <w:bottom w:val="none" w:sz="0" w:space="0" w:color="auto"/>
        <w:right w:val="none" w:sz="0" w:space="0" w:color="auto"/>
      </w:divBdr>
    </w:div>
    <w:div w:id="275411572">
      <w:bodyDiv w:val="1"/>
      <w:marLeft w:val="0"/>
      <w:marRight w:val="0"/>
      <w:marTop w:val="0"/>
      <w:marBottom w:val="0"/>
      <w:divBdr>
        <w:top w:val="none" w:sz="0" w:space="0" w:color="auto"/>
        <w:left w:val="none" w:sz="0" w:space="0" w:color="auto"/>
        <w:bottom w:val="none" w:sz="0" w:space="0" w:color="auto"/>
        <w:right w:val="none" w:sz="0" w:space="0" w:color="auto"/>
      </w:divBdr>
    </w:div>
    <w:div w:id="302929081">
      <w:bodyDiv w:val="1"/>
      <w:marLeft w:val="0"/>
      <w:marRight w:val="0"/>
      <w:marTop w:val="0"/>
      <w:marBottom w:val="0"/>
      <w:divBdr>
        <w:top w:val="none" w:sz="0" w:space="0" w:color="auto"/>
        <w:left w:val="none" w:sz="0" w:space="0" w:color="auto"/>
        <w:bottom w:val="none" w:sz="0" w:space="0" w:color="auto"/>
        <w:right w:val="none" w:sz="0" w:space="0" w:color="auto"/>
      </w:divBdr>
    </w:div>
    <w:div w:id="365645881">
      <w:bodyDiv w:val="1"/>
      <w:marLeft w:val="0"/>
      <w:marRight w:val="0"/>
      <w:marTop w:val="0"/>
      <w:marBottom w:val="0"/>
      <w:divBdr>
        <w:top w:val="none" w:sz="0" w:space="0" w:color="auto"/>
        <w:left w:val="none" w:sz="0" w:space="0" w:color="auto"/>
        <w:bottom w:val="none" w:sz="0" w:space="0" w:color="auto"/>
        <w:right w:val="none" w:sz="0" w:space="0" w:color="auto"/>
      </w:divBdr>
    </w:div>
    <w:div w:id="377635166">
      <w:bodyDiv w:val="1"/>
      <w:marLeft w:val="0"/>
      <w:marRight w:val="0"/>
      <w:marTop w:val="0"/>
      <w:marBottom w:val="0"/>
      <w:divBdr>
        <w:top w:val="none" w:sz="0" w:space="0" w:color="auto"/>
        <w:left w:val="none" w:sz="0" w:space="0" w:color="auto"/>
        <w:bottom w:val="none" w:sz="0" w:space="0" w:color="auto"/>
        <w:right w:val="none" w:sz="0" w:space="0" w:color="auto"/>
      </w:divBdr>
    </w:div>
    <w:div w:id="656106352">
      <w:bodyDiv w:val="1"/>
      <w:marLeft w:val="0"/>
      <w:marRight w:val="0"/>
      <w:marTop w:val="0"/>
      <w:marBottom w:val="0"/>
      <w:divBdr>
        <w:top w:val="none" w:sz="0" w:space="0" w:color="auto"/>
        <w:left w:val="none" w:sz="0" w:space="0" w:color="auto"/>
        <w:bottom w:val="none" w:sz="0" w:space="0" w:color="auto"/>
        <w:right w:val="none" w:sz="0" w:space="0" w:color="auto"/>
      </w:divBdr>
    </w:div>
    <w:div w:id="681904183">
      <w:bodyDiv w:val="1"/>
      <w:marLeft w:val="0"/>
      <w:marRight w:val="0"/>
      <w:marTop w:val="0"/>
      <w:marBottom w:val="0"/>
      <w:divBdr>
        <w:top w:val="none" w:sz="0" w:space="0" w:color="auto"/>
        <w:left w:val="none" w:sz="0" w:space="0" w:color="auto"/>
        <w:bottom w:val="none" w:sz="0" w:space="0" w:color="auto"/>
        <w:right w:val="none" w:sz="0" w:space="0" w:color="auto"/>
      </w:divBdr>
    </w:div>
    <w:div w:id="1076785978">
      <w:bodyDiv w:val="1"/>
      <w:marLeft w:val="0"/>
      <w:marRight w:val="0"/>
      <w:marTop w:val="0"/>
      <w:marBottom w:val="0"/>
      <w:divBdr>
        <w:top w:val="none" w:sz="0" w:space="0" w:color="auto"/>
        <w:left w:val="none" w:sz="0" w:space="0" w:color="auto"/>
        <w:bottom w:val="none" w:sz="0" w:space="0" w:color="auto"/>
        <w:right w:val="none" w:sz="0" w:space="0" w:color="auto"/>
      </w:divBdr>
    </w:div>
    <w:div w:id="1114905983">
      <w:bodyDiv w:val="1"/>
      <w:marLeft w:val="0"/>
      <w:marRight w:val="0"/>
      <w:marTop w:val="0"/>
      <w:marBottom w:val="0"/>
      <w:divBdr>
        <w:top w:val="none" w:sz="0" w:space="0" w:color="auto"/>
        <w:left w:val="none" w:sz="0" w:space="0" w:color="auto"/>
        <w:bottom w:val="none" w:sz="0" w:space="0" w:color="auto"/>
        <w:right w:val="none" w:sz="0" w:space="0" w:color="auto"/>
      </w:divBdr>
    </w:div>
    <w:div w:id="1125194735">
      <w:bodyDiv w:val="1"/>
      <w:marLeft w:val="0"/>
      <w:marRight w:val="0"/>
      <w:marTop w:val="0"/>
      <w:marBottom w:val="0"/>
      <w:divBdr>
        <w:top w:val="none" w:sz="0" w:space="0" w:color="auto"/>
        <w:left w:val="none" w:sz="0" w:space="0" w:color="auto"/>
        <w:bottom w:val="none" w:sz="0" w:space="0" w:color="auto"/>
        <w:right w:val="none" w:sz="0" w:space="0" w:color="auto"/>
      </w:divBdr>
    </w:div>
    <w:div w:id="1213689084">
      <w:bodyDiv w:val="1"/>
      <w:marLeft w:val="0"/>
      <w:marRight w:val="0"/>
      <w:marTop w:val="0"/>
      <w:marBottom w:val="0"/>
      <w:divBdr>
        <w:top w:val="none" w:sz="0" w:space="0" w:color="auto"/>
        <w:left w:val="none" w:sz="0" w:space="0" w:color="auto"/>
        <w:bottom w:val="none" w:sz="0" w:space="0" w:color="auto"/>
        <w:right w:val="none" w:sz="0" w:space="0" w:color="auto"/>
      </w:divBdr>
    </w:div>
    <w:div w:id="1542588987">
      <w:bodyDiv w:val="1"/>
      <w:marLeft w:val="0"/>
      <w:marRight w:val="0"/>
      <w:marTop w:val="0"/>
      <w:marBottom w:val="0"/>
      <w:divBdr>
        <w:top w:val="none" w:sz="0" w:space="0" w:color="auto"/>
        <w:left w:val="none" w:sz="0" w:space="0" w:color="auto"/>
        <w:bottom w:val="none" w:sz="0" w:space="0" w:color="auto"/>
        <w:right w:val="none" w:sz="0" w:space="0" w:color="auto"/>
      </w:divBdr>
    </w:div>
    <w:div w:id="2021078376">
      <w:bodyDiv w:val="1"/>
      <w:marLeft w:val="0"/>
      <w:marRight w:val="0"/>
      <w:marTop w:val="0"/>
      <w:marBottom w:val="0"/>
      <w:divBdr>
        <w:top w:val="none" w:sz="0" w:space="0" w:color="auto"/>
        <w:left w:val="none" w:sz="0" w:space="0" w:color="auto"/>
        <w:bottom w:val="none" w:sz="0" w:space="0" w:color="auto"/>
        <w:right w:val="none" w:sz="0" w:space="0" w:color="auto"/>
      </w:divBdr>
    </w:div>
    <w:div w:id="2046055745">
      <w:bodyDiv w:val="1"/>
      <w:marLeft w:val="0"/>
      <w:marRight w:val="0"/>
      <w:marTop w:val="0"/>
      <w:marBottom w:val="0"/>
      <w:divBdr>
        <w:top w:val="none" w:sz="0" w:space="0" w:color="auto"/>
        <w:left w:val="none" w:sz="0" w:space="0" w:color="auto"/>
        <w:bottom w:val="none" w:sz="0" w:space="0" w:color="auto"/>
        <w:right w:val="none" w:sz="0" w:space="0" w:color="auto"/>
      </w:divBdr>
    </w:div>
    <w:div w:id="2057772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ainudinb@umt.edu.my"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mscd8\Desktop\KPI%20PAPER%20OCT2021-OCT2022\PAPER%202022\SUBMIT_REVIEW\MJAS2022\PAPER%20HASSAN_safuan_edi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scd8\Desktop\KPI%20PAPER%20OCT2021-OCT2022\PAPER%202022\SUBMIT_REVIEW\MJAS2022\PAPER%20HASSAN_safuan_edi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scd8\Desktop\KPI%20PAPER%20OCT2021-OCT2022\PAPER%202022\SUBMIT_REVIEW\MJAS2022\PAPER%20HASSAN_safuan_edit.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45700559993178E-2"/>
          <c:y val="3.7376826367652057E-2"/>
          <c:w val="0.89923287567393428"/>
          <c:h val="0.7493317922415661"/>
        </c:manualLayout>
      </c:layout>
      <c:barChart>
        <c:barDir val="col"/>
        <c:grouping val="clustered"/>
        <c:varyColors val="0"/>
        <c:ser>
          <c:idx val="0"/>
          <c:order val="0"/>
          <c:tx>
            <c:strRef>
              <c:f>Sheet1!$A$3</c:f>
              <c:strCache>
                <c:ptCount val="1"/>
                <c:pt idx="0">
                  <c:v> ΣSAFA</c:v>
                </c:pt>
              </c:strCache>
            </c:strRef>
          </c:tx>
          <c:spPr>
            <a:solidFill>
              <a:schemeClr val="accent1"/>
            </a:solidFill>
            <a:ln w="9525">
              <a:solidFill>
                <a:schemeClr val="tx1"/>
              </a:solidFill>
              <a:prstDash val="solid"/>
            </a:ln>
            <a:effectLst/>
          </c:spPr>
          <c:invertIfNegative val="0"/>
          <c:errBars>
            <c:errBarType val="both"/>
            <c:errValType val="cust"/>
            <c:noEndCap val="0"/>
            <c:plus>
              <c:numRef>
                <c:f>(Sheet1!$B$10,Sheet1!$D$10:$G$10)</c:f>
                <c:numCache>
                  <c:formatCode>General</c:formatCode>
                  <c:ptCount val="5"/>
                  <c:pt idx="0">
                    <c:v>3.2</c:v>
                  </c:pt>
                  <c:pt idx="1">
                    <c:v>4</c:v>
                  </c:pt>
                  <c:pt idx="2">
                    <c:v>3.37</c:v>
                  </c:pt>
                  <c:pt idx="3">
                    <c:v>0.84</c:v>
                  </c:pt>
                  <c:pt idx="4">
                    <c:v>1.25</c:v>
                  </c:pt>
                </c:numCache>
                <c:extLst/>
              </c:numRef>
            </c:plus>
            <c:minus>
              <c:numRef>
                <c:f>(Sheet1!$B$10,Sheet1!$D$10:$G$10)</c:f>
                <c:numCache>
                  <c:formatCode>General</c:formatCode>
                  <c:ptCount val="5"/>
                  <c:pt idx="0">
                    <c:v>3.2</c:v>
                  </c:pt>
                  <c:pt idx="1">
                    <c:v>4</c:v>
                  </c:pt>
                  <c:pt idx="2">
                    <c:v>3.37</c:v>
                  </c:pt>
                  <c:pt idx="3">
                    <c:v>0.84</c:v>
                  </c:pt>
                  <c:pt idx="4">
                    <c:v>1.25</c:v>
                  </c:pt>
                </c:numCache>
                <c:extLst/>
              </c:numRef>
            </c:minus>
            <c:spPr>
              <a:noFill/>
              <a:ln w="9525" cap="flat" cmpd="sng" algn="ctr">
                <a:solidFill>
                  <a:schemeClr val="tx1"/>
                </a:solidFill>
                <a:round/>
              </a:ln>
              <a:effectLst/>
            </c:spPr>
          </c:errBars>
          <c:cat>
            <c:multiLvlStrRef>
              <c:f>(Sheet1!$B$1:$B$2,Sheet1!$D$1:$G$2)</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Sheet1!$B$3,Sheet1!$D$3:$G$3)</c:f>
              <c:numCache>
                <c:formatCode>General</c:formatCode>
                <c:ptCount val="5"/>
                <c:pt idx="0">
                  <c:v>12.9</c:v>
                </c:pt>
                <c:pt idx="1">
                  <c:v>12.8</c:v>
                </c:pt>
                <c:pt idx="2">
                  <c:v>14.3</c:v>
                </c:pt>
                <c:pt idx="3">
                  <c:v>4.6100000000000003</c:v>
                </c:pt>
                <c:pt idx="4">
                  <c:v>4.16</c:v>
                </c:pt>
              </c:numCache>
              <c:extLst/>
            </c:numRef>
          </c:val>
          <c:extLst>
            <c:ext xmlns:c16="http://schemas.microsoft.com/office/drawing/2014/chart" uri="{C3380CC4-5D6E-409C-BE32-E72D297353CC}">
              <c16:uniqueId val="{00000000-674E-4F09-B44F-055F41379D2F}"/>
            </c:ext>
          </c:extLst>
        </c:ser>
        <c:ser>
          <c:idx val="1"/>
          <c:order val="1"/>
          <c:tx>
            <c:strRef>
              <c:f>Sheet1!$A$4</c:f>
              <c:strCache>
                <c:ptCount val="1"/>
                <c:pt idx="0">
                  <c:v> ΣMUFA</c:v>
                </c:pt>
              </c:strCache>
            </c:strRef>
          </c:tx>
          <c:spPr>
            <a:solidFill>
              <a:schemeClr val="accent2"/>
            </a:solidFill>
            <a:ln w="9525">
              <a:solidFill>
                <a:schemeClr val="tx1"/>
              </a:solidFill>
              <a:prstDash val="solid"/>
            </a:ln>
            <a:effectLst/>
          </c:spPr>
          <c:invertIfNegative val="0"/>
          <c:errBars>
            <c:errBarType val="both"/>
            <c:errValType val="cust"/>
            <c:noEndCap val="0"/>
            <c:plus>
              <c:numRef>
                <c:f>(Sheet1!$B$11,Sheet1!$D$11:$G$11)</c:f>
                <c:numCache>
                  <c:formatCode>General</c:formatCode>
                  <c:ptCount val="5"/>
                  <c:pt idx="0">
                    <c:v>0.7</c:v>
                  </c:pt>
                  <c:pt idx="1">
                    <c:v>0.28999999999999998</c:v>
                  </c:pt>
                  <c:pt idx="2">
                    <c:v>1.21</c:v>
                  </c:pt>
                  <c:pt idx="3">
                    <c:v>2.4700000000000002</c:v>
                  </c:pt>
                  <c:pt idx="4">
                    <c:v>0.46</c:v>
                  </c:pt>
                </c:numCache>
                <c:extLst/>
              </c:numRef>
            </c:plus>
            <c:minus>
              <c:numRef>
                <c:f>(Sheet1!$B$11,Sheet1!$D$11:$G$11)</c:f>
                <c:numCache>
                  <c:formatCode>General</c:formatCode>
                  <c:ptCount val="5"/>
                  <c:pt idx="0">
                    <c:v>0.7</c:v>
                  </c:pt>
                  <c:pt idx="1">
                    <c:v>0.28999999999999998</c:v>
                  </c:pt>
                  <c:pt idx="2">
                    <c:v>1.21</c:v>
                  </c:pt>
                  <c:pt idx="3">
                    <c:v>2.4700000000000002</c:v>
                  </c:pt>
                  <c:pt idx="4">
                    <c:v>0.46</c:v>
                  </c:pt>
                </c:numCache>
                <c:extLst/>
              </c:numRef>
            </c:minus>
            <c:spPr>
              <a:noFill/>
              <a:ln w="9525" cap="flat" cmpd="sng" algn="ctr">
                <a:solidFill>
                  <a:schemeClr val="tx1"/>
                </a:solidFill>
                <a:round/>
              </a:ln>
              <a:effectLst/>
            </c:spPr>
          </c:errBars>
          <c:cat>
            <c:multiLvlStrRef>
              <c:f>(Sheet1!$B$1:$B$2,Sheet1!$D$1:$G$2)</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Sheet1!$B$4,Sheet1!$D$4:$G$4)</c:f>
              <c:numCache>
                <c:formatCode>General</c:formatCode>
                <c:ptCount val="5"/>
                <c:pt idx="0">
                  <c:v>1.73</c:v>
                </c:pt>
                <c:pt idx="1">
                  <c:v>0.65</c:v>
                </c:pt>
                <c:pt idx="2">
                  <c:v>2.7</c:v>
                </c:pt>
                <c:pt idx="3">
                  <c:v>5.51</c:v>
                </c:pt>
                <c:pt idx="4">
                  <c:v>1.03</c:v>
                </c:pt>
              </c:numCache>
              <c:extLst/>
            </c:numRef>
          </c:val>
          <c:extLst>
            <c:ext xmlns:c16="http://schemas.microsoft.com/office/drawing/2014/chart" uri="{C3380CC4-5D6E-409C-BE32-E72D297353CC}">
              <c16:uniqueId val="{00000001-674E-4F09-B44F-055F41379D2F}"/>
            </c:ext>
          </c:extLst>
        </c:ser>
        <c:ser>
          <c:idx val="2"/>
          <c:order val="2"/>
          <c:tx>
            <c:strRef>
              <c:f>Sheet1!$A$5</c:f>
              <c:strCache>
                <c:ptCount val="1"/>
                <c:pt idx="0">
                  <c:v> ΣPUFA</c:v>
                </c:pt>
              </c:strCache>
            </c:strRef>
          </c:tx>
          <c:spPr>
            <a:solidFill>
              <a:schemeClr val="accent3"/>
            </a:solidFill>
            <a:ln w="9525">
              <a:solidFill>
                <a:schemeClr val="tx1"/>
              </a:solidFill>
            </a:ln>
            <a:effectLst/>
          </c:spPr>
          <c:invertIfNegative val="0"/>
          <c:errBars>
            <c:errBarType val="both"/>
            <c:errValType val="cust"/>
            <c:noEndCap val="0"/>
            <c:plus>
              <c:numRef>
                <c:f>(Sheet1!$B$12,Sheet1!$D$12:$G$12)</c:f>
                <c:numCache>
                  <c:formatCode>General</c:formatCode>
                  <c:ptCount val="5"/>
                  <c:pt idx="0">
                    <c:v>4.3</c:v>
                  </c:pt>
                  <c:pt idx="1">
                    <c:v>3.69</c:v>
                  </c:pt>
                  <c:pt idx="2">
                    <c:v>1.83</c:v>
                  </c:pt>
                  <c:pt idx="3">
                    <c:v>2.04</c:v>
                  </c:pt>
                  <c:pt idx="4">
                    <c:v>2.5299999999999998</c:v>
                  </c:pt>
                </c:numCache>
                <c:extLst/>
              </c:numRef>
            </c:plus>
            <c:minus>
              <c:numRef>
                <c:f>(Sheet1!$B$12,Sheet1!$D$12:$G$12)</c:f>
                <c:numCache>
                  <c:formatCode>General</c:formatCode>
                  <c:ptCount val="5"/>
                  <c:pt idx="0">
                    <c:v>4.3</c:v>
                  </c:pt>
                  <c:pt idx="1">
                    <c:v>3.69</c:v>
                  </c:pt>
                  <c:pt idx="2">
                    <c:v>1.83</c:v>
                  </c:pt>
                  <c:pt idx="3">
                    <c:v>2.04</c:v>
                  </c:pt>
                  <c:pt idx="4">
                    <c:v>2.5299999999999998</c:v>
                  </c:pt>
                </c:numCache>
                <c:extLst/>
              </c:numRef>
            </c:minus>
            <c:spPr>
              <a:noFill/>
              <a:ln w="9525" cap="flat" cmpd="sng" algn="ctr">
                <a:solidFill>
                  <a:schemeClr val="tx1"/>
                </a:solidFill>
                <a:round/>
              </a:ln>
              <a:effectLst/>
            </c:spPr>
          </c:errBars>
          <c:cat>
            <c:multiLvlStrRef>
              <c:f>(Sheet1!$B$1:$B$2,Sheet1!$D$1:$G$2)</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Sheet1!$B$5,Sheet1!$D$5:$G$5)</c:f>
              <c:numCache>
                <c:formatCode>General</c:formatCode>
                <c:ptCount val="5"/>
                <c:pt idx="0">
                  <c:v>19.7</c:v>
                </c:pt>
                <c:pt idx="1">
                  <c:v>14.8</c:v>
                </c:pt>
                <c:pt idx="2">
                  <c:v>4.0999999999999996</c:v>
                </c:pt>
                <c:pt idx="3">
                  <c:v>6.8</c:v>
                </c:pt>
                <c:pt idx="4">
                  <c:v>7.6</c:v>
                </c:pt>
              </c:numCache>
              <c:extLst/>
            </c:numRef>
          </c:val>
          <c:extLst>
            <c:ext xmlns:c16="http://schemas.microsoft.com/office/drawing/2014/chart" uri="{C3380CC4-5D6E-409C-BE32-E72D297353CC}">
              <c16:uniqueId val="{00000002-674E-4F09-B44F-055F41379D2F}"/>
            </c:ext>
          </c:extLst>
        </c:ser>
        <c:dLbls>
          <c:showLegendKey val="0"/>
          <c:showVal val="0"/>
          <c:showCatName val="0"/>
          <c:showSerName val="0"/>
          <c:showPercent val="0"/>
          <c:showBubbleSize val="0"/>
        </c:dLbls>
        <c:gapWidth val="150"/>
        <c:axId val="2111633392"/>
        <c:axId val="2023895952"/>
        <c:extLst>
          <c:ext xmlns:c15="http://schemas.microsoft.com/office/drawing/2012/chart" uri="{02D57815-91ED-43cb-92C2-25804820EDAC}">
            <c15:filteredBarSeries>
              <c15:ser>
                <c:idx val="3"/>
                <c:order val="3"/>
                <c:tx>
                  <c:strRef>
                    <c:extLst>
                      <c:ext uri="{02D57815-91ED-43cb-92C2-25804820EDAC}">
                        <c15:formulaRef>
                          <c15:sqref>Sheet1!$A$6</c15:sqref>
                        </c15:formulaRef>
                      </c:ext>
                    </c:extLst>
                    <c:strCache>
                      <c:ptCount val="1"/>
                      <c:pt idx="0">
                        <c:v> ΣFA</c:v>
                      </c:pt>
                    </c:strCache>
                  </c:strRef>
                </c:tx>
                <c:spPr>
                  <a:solidFill>
                    <a:schemeClr val="accent4"/>
                  </a:solidFill>
                  <a:ln w="12700">
                    <a:solidFill>
                      <a:schemeClr val="tx1"/>
                    </a:solidFill>
                    <a:prstDash val="solid"/>
                  </a:ln>
                  <a:effectLst/>
                </c:spPr>
                <c:invertIfNegative val="0"/>
                <c:errBars>
                  <c:errBarType val="both"/>
                  <c:errValType val="cust"/>
                  <c:noEndCap val="0"/>
                  <c:plus>
                    <c:numRef>
                      <c:extLst>
                        <c:ext uri="{02D57815-91ED-43cb-92C2-25804820EDAC}">
                          <c15:formulaRef>
                            <c15:sqref>(Sheet1!$B$13,Sheet1!$D$13:$G$13)</c15:sqref>
                          </c15:formulaRef>
                        </c:ext>
                      </c:extLst>
                      <c:numCache>
                        <c:formatCode>General</c:formatCode>
                        <c:ptCount val="5"/>
                        <c:pt idx="0">
                          <c:v>3.3</c:v>
                        </c:pt>
                        <c:pt idx="1">
                          <c:v>3.18</c:v>
                        </c:pt>
                        <c:pt idx="2">
                          <c:v>2.4500000000000002</c:v>
                        </c:pt>
                        <c:pt idx="3">
                          <c:v>2.2200000000000002</c:v>
                        </c:pt>
                        <c:pt idx="4">
                          <c:v>1.66</c:v>
                        </c:pt>
                      </c:numCache>
                    </c:numRef>
                  </c:plus>
                  <c:minus>
                    <c:numRef>
                      <c:extLst>
                        <c:ext uri="{02D57815-91ED-43cb-92C2-25804820EDAC}">
                          <c15:formulaRef>
                            <c15:sqref>(Sheet1!$B$13,Sheet1!$D$13:$G$13)</c15:sqref>
                          </c15:formulaRef>
                        </c:ext>
                      </c:extLst>
                      <c:numCache>
                        <c:formatCode>General</c:formatCode>
                        <c:ptCount val="5"/>
                        <c:pt idx="0">
                          <c:v>3.3</c:v>
                        </c:pt>
                        <c:pt idx="1">
                          <c:v>3.18</c:v>
                        </c:pt>
                        <c:pt idx="2">
                          <c:v>2.4500000000000002</c:v>
                        </c:pt>
                        <c:pt idx="3">
                          <c:v>2.2200000000000002</c:v>
                        </c:pt>
                        <c:pt idx="4">
                          <c:v>1.66</c:v>
                        </c:pt>
                      </c:numCache>
                    </c:numRef>
                  </c:minus>
                  <c:spPr>
                    <a:noFill/>
                    <a:ln w="12700" cap="flat" cmpd="sng" algn="ctr">
                      <a:solidFill>
                        <a:schemeClr val="tx1"/>
                      </a:solidFill>
                      <a:round/>
                    </a:ln>
                    <a:effectLst/>
                  </c:spPr>
                </c:errBars>
                <c:cat>
                  <c:multiLvlStrRef>
                    <c:extLst>
                      <c:ext uri="{02D57815-91ED-43cb-92C2-25804820EDAC}">
                        <c15:formulaRef>
                          <c15:sqref>(Sheet1!$B$1:$B$2,Sheet1!$D$1:$G$2)</c15:sqref>
                        </c15:formulaRef>
                      </c:ext>
                    </c:extLst>
                    <c:multiLvlStrCache>
                      <c:ptCount val="5"/>
                      <c:lvl>
                        <c:pt idx="2">
                          <c:v>T1</c:v>
                        </c:pt>
                        <c:pt idx="3">
                          <c:v>T2</c:v>
                        </c:pt>
                        <c:pt idx="4">
                          <c:v>T3</c:v>
                        </c:pt>
                      </c:lvl>
                      <c:lvl>
                        <c:pt idx="0">
                          <c:v>Fresh</c:v>
                        </c:pt>
                        <c:pt idx="1">
                          <c:v>Control</c:v>
                        </c:pt>
                        <c:pt idx="2">
                          <c:v>20 µg/L</c:v>
                        </c:pt>
                        <c:pt idx="3">
                          <c:v>100 µg/L</c:v>
                        </c:pt>
                        <c:pt idx="4">
                          <c:v>500 µg/L</c:v>
                        </c:pt>
                      </c:lvl>
                    </c:multiLvlStrCache>
                  </c:multiLvlStrRef>
                </c:cat>
                <c:val>
                  <c:numRef>
                    <c:extLst>
                      <c:ext uri="{02D57815-91ED-43cb-92C2-25804820EDAC}">
                        <c15:formulaRef>
                          <c15:sqref>(Sheet1!$B$6,Sheet1!$D$6:$G$6)</c15:sqref>
                        </c15:formulaRef>
                      </c:ext>
                    </c:extLst>
                    <c:numCache>
                      <c:formatCode>General</c:formatCode>
                      <c:ptCount val="5"/>
                      <c:pt idx="0">
                        <c:v>34.4</c:v>
                      </c:pt>
                      <c:pt idx="1">
                        <c:v>26.1</c:v>
                      </c:pt>
                      <c:pt idx="2">
                        <c:v>21</c:v>
                      </c:pt>
                      <c:pt idx="3">
                        <c:v>16.899999999999999</c:v>
                      </c:pt>
                      <c:pt idx="4">
                        <c:v>12.8</c:v>
                      </c:pt>
                    </c:numCache>
                  </c:numRef>
                </c:val>
                <c:extLst>
                  <c:ext xmlns:c16="http://schemas.microsoft.com/office/drawing/2014/chart" uri="{C3380CC4-5D6E-409C-BE32-E72D297353CC}">
                    <c16:uniqueId val="{00000003-674E-4F09-B44F-055F41379D2F}"/>
                  </c:ext>
                </c:extLst>
              </c15:ser>
            </c15:filteredBarSeries>
          </c:ext>
        </c:extLst>
      </c:barChart>
      <c:catAx>
        <c:axId val="2111633392"/>
        <c:scaling>
          <c:orientation val="minMax"/>
        </c:scaling>
        <c:delete val="0"/>
        <c:axPos val="b"/>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23895952"/>
        <c:crosses val="autoZero"/>
        <c:auto val="1"/>
        <c:lblAlgn val="ctr"/>
        <c:lblOffset val="100"/>
        <c:noMultiLvlLbl val="0"/>
      </c:catAx>
      <c:valAx>
        <c:axId val="2023895952"/>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a:t>Fatty Acid Composition, mg/g</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11633392"/>
        <c:crosses val="autoZero"/>
        <c:crossBetween val="between"/>
        <c:majorUnit val="10"/>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AFA!$A$11</c:f>
              <c:strCache>
                <c:ptCount val="1"/>
                <c:pt idx="0">
                  <c:v>C14:0</c:v>
                </c:pt>
              </c:strCache>
            </c:strRef>
          </c:tx>
          <c:spPr>
            <a:solidFill>
              <a:schemeClr val="accent1"/>
            </a:solidFill>
            <a:ln>
              <a:solidFill>
                <a:schemeClr val="tx1"/>
              </a:solidFill>
            </a:ln>
            <a:effectLst/>
          </c:spPr>
          <c:invertIfNegative val="0"/>
          <c:errBars>
            <c:errBarType val="both"/>
            <c:errValType val="cust"/>
            <c:noEndCap val="0"/>
            <c:plus>
              <c:numRef>
                <c:f>(SAFA!$J$11,SAFA!$L$11:$O$11)</c:f>
                <c:numCache>
                  <c:formatCode>General</c:formatCode>
                  <c:ptCount val="5"/>
                  <c:pt idx="0">
                    <c:v>0.43189504897988235</c:v>
                  </c:pt>
                  <c:pt idx="1">
                    <c:v>0.27513632984395103</c:v>
                  </c:pt>
                  <c:pt idx="2">
                    <c:v>0.38935844667863534</c:v>
                  </c:pt>
                  <c:pt idx="3">
                    <c:v>0.2003330560175563</c:v>
                  </c:pt>
                  <c:pt idx="4">
                    <c:v>0.13453624047073709</c:v>
                  </c:pt>
                </c:numCache>
                <c:extLst/>
              </c:numRef>
            </c:plus>
            <c:minus>
              <c:numRef>
                <c:f>(SAFA!$J$11,SAFA!$L$11:$O$11)</c:f>
                <c:numCache>
                  <c:formatCode>General</c:formatCode>
                  <c:ptCount val="5"/>
                  <c:pt idx="0">
                    <c:v>0.43189504897988235</c:v>
                  </c:pt>
                  <c:pt idx="1">
                    <c:v>0.27513632984395103</c:v>
                  </c:pt>
                  <c:pt idx="2">
                    <c:v>0.38935844667863534</c:v>
                  </c:pt>
                  <c:pt idx="3">
                    <c:v>0.2003330560175563</c:v>
                  </c:pt>
                  <c:pt idx="4">
                    <c:v>0.13453624047073709</c:v>
                  </c:pt>
                </c:numCache>
                <c:extLst/>
              </c:numRef>
            </c:minus>
            <c:spPr>
              <a:noFill/>
              <a:ln w="9525" cap="flat" cmpd="sng" algn="ctr">
                <a:solidFill>
                  <a:schemeClr val="tx1"/>
                </a:solidFill>
                <a:round/>
              </a:ln>
              <a:effectLst/>
            </c:spPr>
          </c:errBars>
          <c:cat>
            <c:multiLvlStrRef>
              <c:f>(SAFA!$B$9:$B$10,SAFA!$D$9:$G$10)</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SAFA!$B$11,SAFA!$D$11:$G$11)</c:f>
              <c:numCache>
                <c:formatCode>0.00</c:formatCode>
                <c:ptCount val="5"/>
                <c:pt idx="0">
                  <c:v>2.4833333333333329</c:v>
                </c:pt>
                <c:pt idx="1">
                  <c:v>2.23</c:v>
                </c:pt>
                <c:pt idx="2">
                  <c:v>1.4800000000000002</c:v>
                </c:pt>
                <c:pt idx="3">
                  <c:v>1.6166666666666665</c:v>
                </c:pt>
                <c:pt idx="4">
                  <c:v>1.6500000000000001</c:v>
                </c:pt>
              </c:numCache>
              <c:extLst/>
            </c:numRef>
          </c:val>
          <c:extLst>
            <c:ext xmlns:c16="http://schemas.microsoft.com/office/drawing/2014/chart" uri="{C3380CC4-5D6E-409C-BE32-E72D297353CC}">
              <c16:uniqueId val="{00000000-E3B2-430B-A038-F816DC2D9B77}"/>
            </c:ext>
          </c:extLst>
        </c:ser>
        <c:ser>
          <c:idx val="1"/>
          <c:order val="1"/>
          <c:tx>
            <c:strRef>
              <c:f>SAFA!$A$12</c:f>
              <c:strCache>
                <c:ptCount val="1"/>
                <c:pt idx="0">
                  <c:v>C16:0</c:v>
                </c:pt>
              </c:strCache>
            </c:strRef>
          </c:tx>
          <c:spPr>
            <a:solidFill>
              <a:schemeClr val="accent2"/>
            </a:solidFill>
            <a:ln>
              <a:solidFill>
                <a:schemeClr val="tx1"/>
              </a:solidFill>
            </a:ln>
            <a:effectLst/>
          </c:spPr>
          <c:invertIfNegative val="0"/>
          <c:errBars>
            <c:errBarType val="both"/>
            <c:errValType val="cust"/>
            <c:noEndCap val="0"/>
            <c:plus>
              <c:numRef>
                <c:f>(SAFA!$J$12,SAFA!$L$12:$O$12)</c:f>
                <c:numCache>
                  <c:formatCode>General</c:formatCode>
                  <c:ptCount val="5"/>
                  <c:pt idx="0">
                    <c:v>1.1127593330695342</c:v>
                  </c:pt>
                  <c:pt idx="1">
                    <c:v>1.8499819818942336</c:v>
                  </c:pt>
                  <c:pt idx="2">
                    <c:v>0.73999999999999977</c:v>
                  </c:pt>
                  <c:pt idx="3">
                    <c:v>0.12529964086141668</c:v>
                  </c:pt>
                  <c:pt idx="4">
                    <c:v>0.18876793513023696</c:v>
                  </c:pt>
                </c:numCache>
                <c:extLst/>
              </c:numRef>
            </c:plus>
            <c:minus>
              <c:numRef>
                <c:f>(SAFA!$J$12,SAFA!$L$12:$O$12)</c:f>
                <c:numCache>
                  <c:formatCode>General</c:formatCode>
                  <c:ptCount val="5"/>
                  <c:pt idx="0">
                    <c:v>1.1127593330695342</c:v>
                  </c:pt>
                  <c:pt idx="1">
                    <c:v>1.8499819818942336</c:v>
                  </c:pt>
                  <c:pt idx="2">
                    <c:v>0.73999999999999977</c:v>
                  </c:pt>
                  <c:pt idx="3">
                    <c:v>0.12529964086141668</c:v>
                  </c:pt>
                  <c:pt idx="4">
                    <c:v>0.18876793513023696</c:v>
                  </c:pt>
                </c:numCache>
                <c:extLst/>
              </c:numRef>
            </c:minus>
            <c:spPr>
              <a:noFill/>
              <a:ln w="9525" cap="flat" cmpd="sng" algn="ctr">
                <a:solidFill>
                  <a:schemeClr val="tx1"/>
                </a:solidFill>
                <a:round/>
              </a:ln>
              <a:effectLst/>
            </c:spPr>
          </c:errBars>
          <c:cat>
            <c:multiLvlStrRef>
              <c:f>(SAFA!$B$9:$B$10,SAFA!$D$9:$G$10)</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SAFA!$B$12,SAFA!$D$12:$G$12)</c:f>
              <c:numCache>
                <c:formatCode>0.00</c:formatCode>
                <c:ptCount val="5"/>
                <c:pt idx="0">
                  <c:v>7.626666666666666</c:v>
                </c:pt>
                <c:pt idx="1">
                  <c:v>9.0333333333333332</c:v>
                </c:pt>
                <c:pt idx="2">
                  <c:v>7.11</c:v>
                </c:pt>
                <c:pt idx="3">
                  <c:v>1.0900000000000001</c:v>
                </c:pt>
                <c:pt idx="4">
                  <c:v>2.4933333333333336</c:v>
                </c:pt>
              </c:numCache>
              <c:extLst/>
            </c:numRef>
          </c:val>
          <c:extLst>
            <c:ext xmlns:c16="http://schemas.microsoft.com/office/drawing/2014/chart" uri="{C3380CC4-5D6E-409C-BE32-E72D297353CC}">
              <c16:uniqueId val="{00000001-E3B2-430B-A038-F816DC2D9B77}"/>
            </c:ext>
          </c:extLst>
        </c:ser>
        <c:ser>
          <c:idx val="4"/>
          <c:order val="4"/>
          <c:tx>
            <c:strRef>
              <c:f>SAFA!$A$15</c:f>
              <c:strCache>
                <c:ptCount val="1"/>
                <c:pt idx="0">
                  <c:v>OTHERS</c:v>
                </c:pt>
              </c:strCache>
            </c:strRef>
          </c:tx>
          <c:spPr>
            <a:solidFill>
              <a:schemeClr val="accent5"/>
            </a:solidFill>
            <a:ln>
              <a:solidFill>
                <a:schemeClr val="tx1"/>
              </a:solidFill>
            </a:ln>
            <a:effectLst/>
          </c:spPr>
          <c:invertIfNegative val="0"/>
          <c:errBars>
            <c:errBarType val="both"/>
            <c:errValType val="fixedVal"/>
            <c:noEndCap val="0"/>
            <c:val val="2"/>
            <c:spPr>
              <a:noFill/>
              <a:ln w="9525" cap="flat" cmpd="sng" algn="ctr">
                <a:solidFill>
                  <a:schemeClr val="tx1"/>
                </a:solidFill>
                <a:round/>
              </a:ln>
              <a:effectLst/>
            </c:spPr>
          </c:errBars>
          <c:cat>
            <c:multiLvlStrRef>
              <c:f>(SAFA!$B$9:$B$10,SAFA!$D$9:$G$10)</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SAFA!$B$15,SAFA!$D$15:$G$15)</c:f>
              <c:numCache>
                <c:formatCode>0.00</c:formatCode>
                <c:ptCount val="5"/>
                <c:pt idx="0">
                  <c:v>1.4166666666666667</c:v>
                </c:pt>
                <c:pt idx="1">
                  <c:v>0.77333333333333343</c:v>
                </c:pt>
                <c:pt idx="2">
                  <c:v>2.83</c:v>
                </c:pt>
                <c:pt idx="3">
                  <c:v>0.95000000000000007</c:v>
                </c:pt>
                <c:pt idx="4">
                  <c:v>0.95000000000000007</c:v>
                </c:pt>
              </c:numCache>
              <c:extLst/>
            </c:numRef>
          </c:val>
          <c:extLst>
            <c:ext xmlns:c16="http://schemas.microsoft.com/office/drawing/2014/chart" uri="{C3380CC4-5D6E-409C-BE32-E72D297353CC}">
              <c16:uniqueId val="{00000002-E3B2-430B-A038-F816DC2D9B77}"/>
            </c:ext>
          </c:extLst>
        </c:ser>
        <c:dLbls>
          <c:showLegendKey val="0"/>
          <c:showVal val="0"/>
          <c:showCatName val="0"/>
          <c:showSerName val="0"/>
          <c:showPercent val="0"/>
          <c:showBubbleSize val="0"/>
        </c:dLbls>
        <c:gapWidth val="219"/>
        <c:overlap val="-27"/>
        <c:axId val="440352264"/>
        <c:axId val="440350624"/>
        <c:extLst>
          <c:ext xmlns:c15="http://schemas.microsoft.com/office/drawing/2012/chart" uri="{02D57815-91ED-43cb-92C2-25804820EDAC}">
            <c15:filteredBarSeries>
              <c15:ser>
                <c:idx val="2"/>
                <c:order val="2"/>
                <c:tx>
                  <c:strRef>
                    <c:extLst>
                      <c:ext uri="{02D57815-91ED-43cb-92C2-25804820EDAC}">
                        <c15:formulaRef>
                          <c15:sqref>SAFA!$A$13</c15:sqref>
                        </c15:formulaRef>
                      </c:ext>
                    </c:extLst>
                    <c:strCache>
                      <c:ptCount val="1"/>
                      <c:pt idx="0">
                        <c:v>C18:0</c:v>
                      </c:pt>
                    </c:strCache>
                  </c:strRef>
                </c:tx>
                <c:spPr>
                  <a:solidFill>
                    <a:schemeClr val="accent3"/>
                  </a:solidFill>
                  <a:ln>
                    <a:solidFill>
                      <a:schemeClr val="tx1"/>
                    </a:solidFill>
                  </a:ln>
                  <a:effectLst/>
                </c:spPr>
                <c:invertIfNegative val="0"/>
                <c:cat>
                  <c:multiLvlStrRef>
                    <c:extLst>
                      <c:ext uri="{02D57815-91ED-43cb-92C2-25804820EDAC}">
                        <c15:formulaRef>
                          <c15:sqref>(SAFA!$B$9:$B$10,SAFA!$D$9:$G$10)</c15:sqref>
                        </c15:formulaRef>
                      </c:ext>
                    </c:extLst>
                    <c:multiLvlStrCache>
                      <c:ptCount val="5"/>
                      <c:lvl>
                        <c:pt idx="2">
                          <c:v>T1</c:v>
                        </c:pt>
                        <c:pt idx="3">
                          <c:v>T2</c:v>
                        </c:pt>
                        <c:pt idx="4">
                          <c:v>T3</c:v>
                        </c:pt>
                      </c:lvl>
                      <c:lvl>
                        <c:pt idx="0">
                          <c:v>Fresh</c:v>
                        </c:pt>
                        <c:pt idx="1">
                          <c:v>Control</c:v>
                        </c:pt>
                        <c:pt idx="2">
                          <c:v>20 µg/L</c:v>
                        </c:pt>
                        <c:pt idx="3">
                          <c:v>100 µg/L</c:v>
                        </c:pt>
                        <c:pt idx="4">
                          <c:v>500 µg/L</c:v>
                        </c:pt>
                      </c:lvl>
                    </c:multiLvlStrCache>
                  </c:multiLvlStrRef>
                </c:cat>
                <c:val>
                  <c:numRef>
                    <c:extLst>
                      <c:ext uri="{02D57815-91ED-43cb-92C2-25804820EDAC}">
                        <c15:formulaRef>
                          <c15:sqref>(SAFA!$B$13,SAFA!$D$13:$G$13)</c15:sqref>
                        </c15:formulaRef>
                      </c:ext>
                    </c:extLst>
                    <c:numCache>
                      <c:formatCode>0.00</c:formatCode>
                      <c:ptCount val="5"/>
                      <c:pt idx="0">
                        <c:v>0</c:v>
                      </c:pt>
                      <c:pt idx="1">
                        <c:v>0</c:v>
                      </c:pt>
                      <c:pt idx="2">
                        <c:v>5.66</c:v>
                      </c:pt>
                      <c:pt idx="3">
                        <c:v>1.9000000000000001</c:v>
                      </c:pt>
                      <c:pt idx="4">
                        <c:v>0</c:v>
                      </c:pt>
                    </c:numCache>
                  </c:numRef>
                </c:val>
                <c:extLst>
                  <c:ext xmlns:c16="http://schemas.microsoft.com/office/drawing/2014/chart" uri="{C3380CC4-5D6E-409C-BE32-E72D297353CC}">
                    <c16:uniqueId val="{00000003-E3B2-430B-A038-F816DC2D9B77}"/>
                  </c:ext>
                </c:extLst>
              </c15:ser>
            </c15:filteredBarSeries>
            <c15:filteredBarSeries>
              <c15:ser>
                <c:idx val="3"/>
                <c:order val="3"/>
                <c:tx>
                  <c:strRef>
                    <c:extLst xmlns:c15="http://schemas.microsoft.com/office/drawing/2012/chart">
                      <c:ext xmlns:c15="http://schemas.microsoft.com/office/drawing/2012/chart" uri="{02D57815-91ED-43cb-92C2-25804820EDAC}">
                        <c15:formulaRef>
                          <c15:sqref>SAFA!$A$14</c15:sqref>
                        </c15:formulaRef>
                      </c:ext>
                    </c:extLst>
                    <c:strCache>
                      <c:ptCount val="1"/>
                      <c:pt idx="0">
                        <c:v>C20:0</c:v>
                      </c:pt>
                    </c:strCache>
                  </c:strRef>
                </c:tx>
                <c:spPr>
                  <a:solidFill>
                    <a:schemeClr val="accent4"/>
                  </a:solidFill>
                  <a:ln>
                    <a:solidFill>
                      <a:schemeClr val="tx1"/>
                    </a:solidFill>
                  </a:ln>
                  <a:effectLst/>
                </c:spPr>
                <c:invertIfNegative val="0"/>
                <c:cat>
                  <c:multiLvlStrRef>
                    <c:extLst xmlns:c15="http://schemas.microsoft.com/office/drawing/2012/chart">
                      <c:ext xmlns:c15="http://schemas.microsoft.com/office/drawing/2012/chart" uri="{02D57815-91ED-43cb-92C2-25804820EDAC}">
                        <c15:formulaRef>
                          <c15:sqref>(SAFA!$B$9:$B$10,SAFA!$D$9:$G$10)</c15:sqref>
                        </c15:formulaRef>
                      </c:ext>
                    </c:extLst>
                    <c:multiLvlStrCache>
                      <c:ptCount val="5"/>
                      <c:lvl>
                        <c:pt idx="2">
                          <c:v>T1</c:v>
                        </c:pt>
                        <c:pt idx="3">
                          <c:v>T2</c:v>
                        </c:pt>
                        <c:pt idx="4">
                          <c:v>T3</c:v>
                        </c:pt>
                      </c:lvl>
                      <c:lvl>
                        <c:pt idx="0">
                          <c:v>Fresh</c:v>
                        </c:pt>
                        <c:pt idx="1">
                          <c:v>Control</c:v>
                        </c:pt>
                        <c:pt idx="2">
                          <c:v>20 µg/L</c:v>
                        </c:pt>
                        <c:pt idx="3">
                          <c:v>100 µg/L</c:v>
                        </c:pt>
                        <c:pt idx="4">
                          <c:v>500 µg/L</c:v>
                        </c:pt>
                      </c:lvl>
                    </c:multiLvlStrCache>
                  </c:multiLvlStrRef>
                </c:cat>
                <c:val>
                  <c:numRef>
                    <c:extLst xmlns:c15="http://schemas.microsoft.com/office/drawing/2012/chart">
                      <c:ext xmlns:c15="http://schemas.microsoft.com/office/drawing/2012/chart" uri="{02D57815-91ED-43cb-92C2-25804820EDAC}">
                        <c15:formulaRef>
                          <c15:sqref>(SAFA!$B$14,SAFA!$D$14:$G$14)</c15:sqref>
                        </c15:formulaRef>
                      </c:ext>
                    </c:extLst>
                    <c:numCache>
                      <c:formatCode>0.00</c:formatCode>
                      <c:ptCount val="5"/>
                      <c:pt idx="0">
                        <c:v>2.8333333333333335</c:v>
                      </c:pt>
                      <c:pt idx="1">
                        <c:v>1.5466666666666669</c:v>
                      </c:pt>
                      <c:pt idx="2">
                        <c:v>0</c:v>
                      </c:pt>
                      <c:pt idx="3">
                        <c:v>0</c:v>
                      </c:pt>
                      <c:pt idx="4">
                        <c:v>0</c:v>
                      </c:pt>
                    </c:numCache>
                  </c:numRef>
                </c:val>
                <c:extLst xmlns:c15="http://schemas.microsoft.com/office/drawing/2012/chart">
                  <c:ext xmlns:c16="http://schemas.microsoft.com/office/drawing/2014/chart" uri="{C3380CC4-5D6E-409C-BE32-E72D297353CC}">
                    <c16:uniqueId val="{00000004-E3B2-430B-A038-F816DC2D9B77}"/>
                  </c:ext>
                </c:extLst>
              </c15:ser>
            </c15:filteredBarSeries>
          </c:ext>
        </c:extLst>
      </c:barChart>
      <c:catAx>
        <c:axId val="440352264"/>
        <c:scaling>
          <c:orientation val="minMax"/>
        </c:scaling>
        <c:delete val="0"/>
        <c:axPos val="b"/>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40350624"/>
        <c:crosses val="autoZero"/>
        <c:auto val="1"/>
        <c:lblAlgn val="ctr"/>
        <c:lblOffset val="100"/>
        <c:noMultiLvlLbl val="0"/>
      </c:catAx>
      <c:valAx>
        <c:axId val="440350624"/>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a:t>Fatty Acid Composition, mg/g</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40352264"/>
        <c:crosses val="autoZero"/>
        <c:crossBetween val="between"/>
        <c:majorUnit val="2"/>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sz="105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877262585837189E-2"/>
          <c:y val="3.3912219305920095E-2"/>
          <c:w val="0.87697158582850798"/>
          <c:h val="0.74600867599883336"/>
        </c:manualLayout>
      </c:layout>
      <c:barChart>
        <c:barDir val="col"/>
        <c:grouping val="clustered"/>
        <c:varyColors val="0"/>
        <c:ser>
          <c:idx val="0"/>
          <c:order val="0"/>
          <c:tx>
            <c:strRef>
              <c:f>PUFA!$A$11</c:f>
              <c:strCache>
                <c:ptCount val="1"/>
                <c:pt idx="0">
                  <c:v>18:3ω6</c:v>
                </c:pt>
              </c:strCache>
            </c:strRef>
          </c:tx>
          <c:spPr>
            <a:solidFill>
              <a:schemeClr val="accent1"/>
            </a:solidFill>
            <a:ln>
              <a:solidFill>
                <a:schemeClr val="tx1"/>
              </a:solidFill>
            </a:ln>
            <a:effectLst/>
          </c:spPr>
          <c:invertIfNegative val="0"/>
          <c:errBars>
            <c:errBarType val="plus"/>
            <c:errValType val="cust"/>
            <c:noEndCap val="0"/>
            <c:plus>
              <c:numRef>
                <c:f>(PUFA!$J$11,PUFA!$L$11:$O$11)</c:f>
                <c:numCache>
                  <c:formatCode>General</c:formatCode>
                  <c:ptCount val="5"/>
                  <c:pt idx="0">
                    <c:v>0.35557465226494367</c:v>
                  </c:pt>
                  <c:pt idx="1">
                    <c:v>0.29955522584881128</c:v>
                  </c:pt>
                  <c:pt idx="2">
                    <c:v>0</c:v>
                  </c:pt>
                  <c:pt idx="3">
                    <c:v>0</c:v>
                  </c:pt>
                  <c:pt idx="4">
                    <c:v>0</c:v>
                  </c:pt>
                </c:numCache>
                <c:extLst/>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multiLvlStrRef>
              <c:f>(PUFA!$B$9:$B$10,PUFA!$D$9:$G$10)</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PUFA!$B$11,PUFA!$D$11:$G$11)</c:f>
              <c:numCache>
                <c:formatCode>0.00</c:formatCode>
                <c:ptCount val="5"/>
                <c:pt idx="0">
                  <c:v>2.1566666666666667</c:v>
                </c:pt>
                <c:pt idx="1">
                  <c:v>1.9966666666666668</c:v>
                </c:pt>
                <c:pt idx="2">
                  <c:v>0</c:v>
                </c:pt>
                <c:pt idx="3">
                  <c:v>0</c:v>
                </c:pt>
                <c:pt idx="4">
                  <c:v>0</c:v>
                </c:pt>
              </c:numCache>
              <c:extLst/>
            </c:numRef>
          </c:val>
          <c:extLst>
            <c:ext xmlns:c16="http://schemas.microsoft.com/office/drawing/2014/chart" uri="{C3380CC4-5D6E-409C-BE32-E72D297353CC}">
              <c16:uniqueId val="{00000000-BD61-45CE-B9AB-E040B8C7F7DD}"/>
            </c:ext>
          </c:extLst>
        </c:ser>
        <c:ser>
          <c:idx val="1"/>
          <c:order val="1"/>
          <c:tx>
            <c:strRef>
              <c:f>PUFA!$A$12</c:f>
              <c:strCache>
                <c:ptCount val="1"/>
                <c:pt idx="0">
                  <c:v>18:3ω3</c:v>
                </c:pt>
              </c:strCache>
            </c:strRef>
          </c:tx>
          <c:spPr>
            <a:solidFill>
              <a:schemeClr val="accent2"/>
            </a:solidFill>
            <a:ln>
              <a:solidFill>
                <a:schemeClr val="tx1"/>
              </a:solidFill>
            </a:ln>
            <a:effectLst/>
          </c:spPr>
          <c:invertIfNegative val="0"/>
          <c:errBars>
            <c:errBarType val="plus"/>
            <c:errValType val="cust"/>
            <c:noEndCap val="0"/>
            <c:plus>
              <c:numRef>
                <c:f>(PUFA!$J$12,PUFA!$L$12:$O$12)</c:f>
                <c:numCache>
                  <c:formatCode>General</c:formatCode>
                  <c:ptCount val="5"/>
                  <c:pt idx="0">
                    <c:v>2.7212007153705806</c:v>
                  </c:pt>
                  <c:pt idx="1">
                    <c:v>0.22501851775650281</c:v>
                  </c:pt>
                  <c:pt idx="2">
                    <c:v>0.10148891565092226</c:v>
                  </c:pt>
                  <c:pt idx="3">
                    <c:v>3.0550504633039155E-2</c:v>
                  </c:pt>
                  <c:pt idx="4">
                    <c:v>0.24269322199023216</c:v>
                  </c:pt>
                </c:numCache>
                <c:extLst/>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multiLvlStrRef>
              <c:f>(PUFA!$B$9:$B$10,PUFA!$D$9:$G$10)</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PUFA!$B$12,PUFA!$D$12:$G$12)</c:f>
              <c:numCache>
                <c:formatCode>0.00</c:formatCode>
                <c:ptCount val="5"/>
                <c:pt idx="0">
                  <c:v>11.406666666666666</c:v>
                </c:pt>
                <c:pt idx="1">
                  <c:v>9.4066666666666663</c:v>
                </c:pt>
                <c:pt idx="2">
                  <c:v>4.1000000000000005</c:v>
                </c:pt>
                <c:pt idx="3">
                  <c:v>6.8033333333333319</c:v>
                </c:pt>
                <c:pt idx="4">
                  <c:v>5.8299999999999992</c:v>
                </c:pt>
              </c:numCache>
              <c:extLst/>
            </c:numRef>
          </c:val>
          <c:extLst>
            <c:ext xmlns:c16="http://schemas.microsoft.com/office/drawing/2014/chart" uri="{C3380CC4-5D6E-409C-BE32-E72D297353CC}">
              <c16:uniqueId val="{00000001-BD61-45CE-B9AB-E040B8C7F7DD}"/>
            </c:ext>
          </c:extLst>
        </c:ser>
        <c:ser>
          <c:idx val="2"/>
          <c:order val="2"/>
          <c:tx>
            <c:strRef>
              <c:f>PUFA!$A$13</c:f>
              <c:strCache>
                <c:ptCount val="1"/>
                <c:pt idx="0">
                  <c:v>20:3ω3</c:v>
                </c:pt>
              </c:strCache>
            </c:strRef>
          </c:tx>
          <c:spPr>
            <a:solidFill>
              <a:schemeClr val="accent3"/>
            </a:solidFill>
            <a:ln>
              <a:solidFill>
                <a:schemeClr val="tx1"/>
              </a:solidFill>
            </a:ln>
            <a:effectLst/>
          </c:spPr>
          <c:invertIfNegative val="0"/>
          <c:errBars>
            <c:errBarType val="plus"/>
            <c:errValType val="cust"/>
            <c:noEndCap val="0"/>
            <c:plus>
              <c:numRef>
                <c:f>(PUFA!$J$13,PUFA!$L$13:$O$13)</c:f>
                <c:numCache>
                  <c:formatCode>General</c:formatCode>
                  <c:ptCount val="5"/>
                  <c:pt idx="0">
                    <c:v>1.0813109327724995</c:v>
                  </c:pt>
                  <c:pt idx="1">
                    <c:v>0.1374772708486752</c:v>
                  </c:pt>
                  <c:pt idx="2">
                    <c:v>0</c:v>
                  </c:pt>
                  <c:pt idx="3">
                    <c:v>0</c:v>
                  </c:pt>
                  <c:pt idx="4">
                    <c:v>5.5075705472861072E-2</c:v>
                  </c:pt>
                </c:numCache>
                <c:extLst/>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multiLvlStrRef>
              <c:f>(PUFA!$B$9:$B$10,PUFA!$D$9:$G$10)</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PUFA!$B$13,PUFA!$D$13:$G$13)</c:f>
              <c:numCache>
                <c:formatCode>0.00</c:formatCode>
                <c:ptCount val="5"/>
                <c:pt idx="0">
                  <c:v>2.686666666666667</c:v>
                </c:pt>
                <c:pt idx="1">
                  <c:v>1.54</c:v>
                </c:pt>
                <c:pt idx="2">
                  <c:v>0</c:v>
                </c:pt>
                <c:pt idx="3">
                  <c:v>0</c:v>
                </c:pt>
                <c:pt idx="4">
                  <c:v>1.7566666666666668</c:v>
                </c:pt>
              </c:numCache>
              <c:extLst/>
            </c:numRef>
          </c:val>
          <c:extLst>
            <c:ext xmlns:c16="http://schemas.microsoft.com/office/drawing/2014/chart" uri="{C3380CC4-5D6E-409C-BE32-E72D297353CC}">
              <c16:uniqueId val="{00000002-BD61-45CE-B9AB-E040B8C7F7DD}"/>
            </c:ext>
          </c:extLst>
        </c:ser>
        <c:ser>
          <c:idx val="3"/>
          <c:order val="3"/>
          <c:tx>
            <c:strRef>
              <c:f>PUFA!$A$14</c:f>
              <c:strCache>
                <c:ptCount val="1"/>
                <c:pt idx="0">
                  <c:v>20:5ω3</c:v>
                </c:pt>
              </c:strCache>
            </c:strRef>
          </c:tx>
          <c:spPr>
            <a:solidFill>
              <a:schemeClr val="accent4"/>
            </a:solidFill>
            <a:ln>
              <a:solidFill>
                <a:schemeClr val="tx1"/>
              </a:solidFill>
            </a:ln>
            <a:effectLst/>
          </c:spPr>
          <c:invertIfNegative val="0"/>
          <c:errBars>
            <c:errBarType val="plus"/>
            <c:errValType val="cust"/>
            <c:noEndCap val="0"/>
            <c:plus>
              <c:numRef>
                <c:f>(PUFA!$J$14,PUFA!$L$14:$O$14)</c:f>
                <c:numCache>
                  <c:formatCode>General</c:formatCode>
                  <c:ptCount val="5"/>
                  <c:pt idx="0">
                    <c:v>0.79349438141258088</c:v>
                  </c:pt>
                  <c:pt idx="1">
                    <c:v>9.1651513899116757E-2</c:v>
                  </c:pt>
                  <c:pt idx="2">
                    <c:v>0</c:v>
                  </c:pt>
                  <c:pt idx="3">
                    <c:v>0</c:v>
                  </c:pt>
                  <c:pt idx="4">
                    <c:v>0</c:v>
                  </c:pt>
                </c:numCache>
                <c:extLst/>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multiLvlStrRef>
              <c:f>(PUFA!$B$9:$B$10,PUFA!$D$9:$G$10)</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PUFA!$B$14,PUFA!$D$14:$G$14)</c:f>
              <c:numCache>
                <c:formatCode>0.00</c:formatCode>
                <c:ptCount val="5"/>
                <c:pt idx="0">
                  <c:v>3.4333333333333336</c:v>
                </c:pt>
                <c:pt idx="1">
                  <c:v>1.89</c:v>
                </c:pt>
                <c:pt idx="2">
                  <c:v>0</c:v>
                </c:pt>
                <c:pt idx="3">
                  <c:v>0</c:v>
                </c:pt>
                <c:pt idx="4">
                  <c:v>0</c:v>
                </c:pt>
              </c:numCache>
              <c:extLst/>
            </c:numRef>
          </c:val>
          <c:extLst>
            <c:ext xmlns:c16="http://schemas.microsoft.com/office/drawing/2014/chart" uri="{C3380CC4-5D6E-409C-BE32-E72D297353CC}">
              <c16:uniqueId val="{00000003-BD61-45CE-B9AB-E040B8C7F7DD}"/>
            </c:ext>
          </c:extLst>
        </c:ser>
        <c:dLbls>
          <c:showLegendKey val="0"/>
          <c:showVal val="0"/>
          <c:showCatName val="0"/>
          <c:showSerName val="0"/>
          <c:showPercent val="0"/>
          <c:showBubbleSize val="0"/>
        </c:dLbls>
        <c:gapWidth val="219"/>
        <c:overlap val="-27"/>
        <c:axId val="518282184"/>
        <c:axId val="518282840"/>
      </c:barChart>
      <c:catAx>
        <c:axId val="518282184"/>
        <c:scaling>
          <c:orientation val="minMax"/>
        </c:scaling>
        <c:delete val="0"/>
        <c:axPos val="b"/>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18282840"/>
        <c:crosses val="autoZero"/>
        <c:auto val="1"/>
        <c:lblAlgn val="ctr"/>
        <c:lblOffset val="100"/>
        <c:noMultiLvlLbl val="0"/>
      </c:catAx>
      <c:valAx>
        <c:axId val="518282840"/>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a:t>Fatty Acid Composition, mg/g</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18282184"/>
        <c:crosses val="autoZero"/>
        <c:crossBetween val="between"/>
        <c:majorUnit val="4"/>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33EF64-4A29-403E-A33E-CA69063E61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8</Pages>
  <Words>4865</Words>
  <Characters>27732</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lani</dc:creator>
  <cp:keywords/>
  <dc:description/>
  <cp:lastModifiedBy>UMT2020</cp:lastModifiedBy>
  <cp:revision>9</cp:revision>
  <dcterms:created xsi:type="dcterms:W3CDTF">2022-04-28T16:19:00Z</dcterms:created>
  <dcterms:modified xsi:type="dcterms:W3CDTF">2022-08-08T01:42:00Z</dcterms:modified>
</cp:coreProperties>
</file>